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A6B222" w14:textId="7C3A3213" w:rsidR="00847C91" w:rsidRPr="00847C91" w:rsidRDefault="00847C91" w:rsidP="00832F74">
      <w:pPr>
        <w:pStyle w:val="Title"/>
        <w:rPr>
          <w:color w:val="FFFFFF" w:themeColor="background1"/>
          <w:lang w:val="en-US"/>
        </w:rPr>
      </w:pPr>
      <w:r w:rsidRPr="00847C91">
        <w:rPr>
          <w:color w:val="FFFFFF" w:themeColor="background1"/>
          <w:highlight w:val="darkGray"/>
        </w:rPr>
        <w:t>Modelo de Artigo para as A</w:t>
      </w:r>
      <w:r>
        <w:rPr>
          <w:color w:val="FFFFFF" w:themeColor="background1"/>
          <w:highlight w:val="darkGray"/>
        </w:rPr>
        <w:t>c</w:t>
      </w:r>
      <w:r w:rsidRPr="00847C91">
        <w:rPr>
          <w:color w:val="FFFFFF" w:themeColor="background1"/>
          <w:highlight w:val="darkGray"/>
        </w:rPr>
        <w:t xml:space="preserve">tas do </w:t>
      </w:r>
      <w:r w:rsidRPr="00847C91">
        <w:rPr>
          <w:color w:val="FFFFFF" w:themeColor="background1"/>
          <w:highlight w:val="darkGray"/>
        </w:rPr>
        <w:t>8</w:t>
      </w:r>
      <w:r w:rsidRPr="00847C91">
        <w:rPr>
          <w:color w:val="FFFFFF" w:themeColor="background1"/>
          <w:highlight w:val="darkGray"/>
        </w:rPr>
        <w:t>.º Encontro de Tipografia:</w:t>
      </w:r>
    </w:p>
    <w:p w14:paraId="6F533DEA" w14:textId="32037CC2" w:rsidR="003F27BE" w:rsidRPr="006747A3" w:rsidRDefault="00CC4A4C" w:rsidP="00586B4B">
      <w:pPr>
        <w:pStyle w:val="Heading1"/>
      </w:pPr>
      <w:r w:rsidRPr="006747A3">
        <w:t>Título do artigo</w:t>
      </w:r>
    </w:p>
    <w:p w14:paraId="78974073" w14:textId="77777777" w:rsidR="0080469A" w:rsidRPr="006747A3" w:rsidRDefault="003F27BE" w:rsidP="00452AEA">
      <w:pPr>
        <w:spacing w:beforeLines="200" w:before="480"/>
        <w:rPr>
          <w:rStyle w:val="Heading5Char"/>
        </w:rPr>
      </w:pPr>
      <w:r w:rsidRPr="006747A3">
        <w:rPr>
          <w:rStyle w:val="Heading5Char"/>
        </w:rPr>
        <w:t>Nome do primeiro autor</w:t>
      </w:r>
      <w:r w:rsidRPr="006747A3">
        <w:rPr>
          <w:rStyle w:val="Heading5Char"/>
          <w:vertAlign w:val="superscript"/>
        </w:rPr>
        <w:t>1</w:t>
      </w:r>
      <w:r w:rsidRPr="006747A3">
        <w:rPr>
          <w:rStyle w:val="Heading5Char"/>
        </w:rPr>
        <w:t>; Nome do(s) segundos(s) autor(es)</w:t>
      </w:r>
      <w:r w:rsidRPr="006747A3">
        <w:rPr>
          <w:rStyle w:val="Heading5Char"/>
          <w:vertAlign w:val="superscript"/>
        </w:rPr>
        <w:t>2</w:t>
      </w:r>
    </w:p>
    <w:p w14:paraId="677B3B55" w14:textId="225D6A89" w:rsidR="003F27BE" w:rsidRPr="006747A3" w:rsidRDefault="0080469A" w:rsidP="005E535F">
      <w:r w:rsidRPr="006747A3">
        <w:rPr>
          <w:b/>
          <w:vertAlign w:val="superscript"/>
        </w:rPr>
        <w:t>1</w:t>
      </w:r>
      <w:r w:rsidR="003F27BE" w:rsidRPr="006747A3">
        <w:t xml:space="preserve">Email do primeiro autor; </w:t>
      </w:r>
      <w:r w:rsidRPr="006747A3">
        <w:rPr>
          <w:b/>
          <w:vertAlign w:val="superscript"/>
        </w:rPr>
        <w:t>2</w:t>
      </w:r>
      <w:r w:rsidR="003F27BE" w:rsidRPr="006747A3">
        <w:t>Email do(s) segundos(s) autor(es)</w:t>
      </w:r>
      <w:r w:rsidR="003F27BE" w:rsidRPr="006747A3">
        <w:rPr>
          <w:b/>
          <w:vertAlign w:val="superscript"/>
        </w:rPr>
        <w:br/>
        <w:t>1</w:t>
      </w:r>
      <w:r w:rsidR="003F27BE" w:rsidRPr="006747A3">
        <w:t xml:space="preserve">Instituição do primeiro autor; </w:t>
      </w:r>
      <w:r w:rsidR="003F27BE" w:rsidRPr="006747A3">
        <w:rPr>
          <w:b/>
          <w:vertAlign w:val="superscript"/>
        </w:rPr>
        <w:t>2</w:t>
      </w:r>
      <w:r w:rsidR="003F27BE" w:rsidRPr="006747A3">
        <w:t>Instituição do(s) segundos(s) autor(es)</w:t>
      </w:r>
    </w:p>
    <w:p w14:paraId="01FF1361" w14:textId="21247779" w:rsidR="003F27BE" w:rsidRPr="006747A3" w:rsidRDefault="003F27BE" w:rsidP="0051651D">
      <w:pPr>
        <w:pStyle w:val="Heading3"/>
      </w:pPr>
      <w:r w:rsidRPr="006747A3">
        <w:t>Resumo</w:t>
      </w:r>
    </w:p>
    <w:p w14:paraId="543CB1C3" w14:textId="42C62E22" w:rsidR="00802450" w:rsidRDefault="00802450" w:rsidP="005E535F">
      <w:r w:rsidRPr="00802450">
        <w:t xml:space="preserve">Este documento tem como objectivo servir como modelo </w:t>
      </w:r>
      <w:r>
        <w:t xml:space="preserve">e exemplo de </w:t>
      </w:r>
      <w:r w:rsidR="001E7B4A">
        <w:t>formatação</w:t>
      </w:r>
      <w:r>
        <w:t xml:space="preserve"> do </w:t>
      </w:r>
      <w:r w:rsidRPr="00802450">
        <w:t xml:space="preserve">artigos </w:t>
      </w:r>
      <w:r>
        <w:t xml:space="preserve">final </w:t>
      </w:r>
      <w:r w:rsidRPr="00802450">
        <w:t xml:space="preserve">das atas do </w:t>
      </w:r>
      <w:r w:rsidR="00832F74">
        <w:t>8</w:t>
      </w:r>
      <w:r w:rsidRPr="00802450">
        <w:t>.º Encontro de Tipografia</w:t>
      </w:r>
      <w:r>
        <w:t>.</w:t>
      </w:r>
    </w:p>
    <w:p w14:paraId="319715A1" w14:textId="377C678C" w:rsidR="006F3068" w:rsidRPr="006747A3" w:rsidRDefault="003F27BE" w:rsidP="005E535F">
      <w:r w:rsidRPr="006747A3">
        <w:t xml:space="preserve">O </w:t>
      </w:r>
      <w:r w:rsidRPr="006747A3">
        <w:rPr>
          <w:bCs/>
        </w:rPr>
        <w:t>resumo</w:t>
      </w:r>
      <w:r w:rsidR="0084046A" w:rsidRPr="006747A3">
        <w:rPr>
          <w:bCs/>
        </w:rPr>
        <w:t xml:space="preserve"> </w:t>
      </w:r>
      <w:r w:rsidRPr="006747A3">
        <w:rPr>
          <w:iCs/>
        </w:rPr>
        <w:t>apresenta uma síntese</w:t>
      </w:r>
      <w:r w:rsidRPr="006747A3">
        <w:t xml:space="preserve"> do trabalho, destacando apenas as partes principais do trabalho e os </w:t>
      </w:r>
      <w:r w:rsidR="0084046A" w:rsidRPr="006747A3">
        <w:t xml:space="preserve">seus </w:t>
      </w:r>
      <w:r w:rsidRPr="006747A3">
        <w:t>aspetos mais inovadores. Deve ser breve,</w:t>
      </w:r>
      <w:r w:rsidR="0084046A" w:rsidRPr="006747A3">
        <w:t xml:space="preserve"> até um máximo de 500 palavras. Deve iniciar pela apresentação do objetivo do trabalho e caraterização do problema em estudo. Deve seguir-se a descrição dos instrumentos, procedimentos e desenho de investigação (métodos e técnicas adotadas na metodologia), especificando os materiais, instrumentos ou participantes envolvidos. Por fim, deve apresentada a discussão dos principais resultados e as suas implicações ou aplicações, </w:t>
      </w:r>
      <w:r w:rsidRPr="006747A3">
        <w:t>as conclusões</w:t>
      </w:r>
      <w:r w:rsidR="0084046A" w:rsidRPr="006747A3">
        <w:t xml:space="preserve"> e contributos</w:t>
      </w:r>
      <w:r w:rsidRPr="006747A3">
        <w:t xml:space="preserve"> mais relevantes. É de evitar usar no resumo abreviaturas, nem fazer referências a tabelas, figuras ou fórmulas, nem mesmo a outros autores. </w:t>
      </w:r>
    </w:p>
    <w:p w14:paraId="7D447859" w14:textId="34E06390" w:rsidR="005E535F" w:rsidRPr="006747A3" w:rsidRDefault="00BF7ABC" w:rsidP="009B1706">
      <w:r w:rsidRPr="006747A3">
        <w:t>Deve estar formatado no e</w:t>
      </w:r>
      <w:r w:rsidR="003F27BE" w:rsidRPr="006747A3">
        <w:t>stilo de texto “Normal”. Consiste na aplicação da fo</w:t>
      </w:r>
      <w:r w:rsidR="0084046A" w:rsidRPr="006747A3">
        <w:t xml:space="preserve">nte Times (Mac), ou Times </w:t>
      </w:r>
      <w:r w:rsidR="003F27BE" w:rsidRPr="006747A3">
        <w:t>New Roman</w:t>
      </w:r>
      <w:r w:rsidR="0084046A" w:rsidRPr="006747A3">
        <w:t xml:space="preserve"> (Windows)</w:t>
      </w:r>
      <w:r w:rsidR="003F27BE" w:rsidRPr="006747A3">
        <w:t>, corpo 12 pt</w:t>
      </w:r>
      <w:r w:rsidR="005E535F" w:rsidRPr="006747A3">
        <w:t>.</w:t>
      </w:r>
      <w:r w:rsidR="003F27BE" w:rsidRPr="006747A3">
        <w:t>, a preto, com entrelinha +1.5 linhas e 1 linha de espaço no final do parágrafo. Não devem ser incluídos parágrafos adicionais para “quebrar” o texto.</w:t>
      </w:r>
      <w:r w:rsidR="005E535F" w:rsidRPr="006747A3">
        <w:t xml:space="preserve"> </w:t>
      </w:r>
    </w:p>
    <w:p w14:paraId="46C9EB2A" w14:textId="414C7526" w:rsidR="006F3068" w:rsidRPr="006747A3" w:rsidRDefault="006F3068" w:rsidP="005E535F">
      <w:r w:rsidRPr="006747A3">
        <w:lastRenderedPageBreak/>
        <w:t xml:space="preserve">Para uma descrição mais detalhada, consultar o modelo de resumo disponível </w:t>
      </w:r>
      <w:r w:rsidR="007742DC" w:rsidRPr="006747A3">
        <w:t>online, na secção de instruções e modelos do site da conferência</w:t>
      </w:r>
      <w:r w:rsidR="007742DC" w:rsidRPr="006747A3">
        <w:rPr>
          <w:rStyle w:val="FootnoteReference"/>
        </w:rPr>
        <w:footnoteReference w:id="1"/>
      </w:r>
      <w:r w:rsidR="007742DC" w:rsidRPr="006747A3">
        <w:t>.</w:t>
      </w:r>
      <w:r w:rsidRPr="006747A3">
        <w:t xml:space="preserve"> </w:t>
      </w:r>
    </w:p>
    <w:p w14:paraId="4B4F7569" w14:textId="77777777" w:rsidR="006F3068" w:rsidRPr="006747A3" w:rsidRDefault="006F3068" w:rsidP="0051651D">
      <w:pPr>
        <w:pStyle w:val="Heading3"/>
      </w:pPr>
      <w:r w:rsidRPr="006747A3">
        <w:t>Abstract</w:t>
      </w:r>
    </w:p>
    <w:p w14:paraId="42581E1A" w14:textId="04408B37" w:rsidR="006F3068" w:rsidRPr="006747A3" w:rsidRDefault="006F3068" w:rsidP="005E535F">
      <w:pPr>
        <w:rPr>
          <w:i/>
        </w:rPr>
      </w:pPr>
      <w:r w:rsidRPr="006747A3">
        <w:rPr>
          <w:i/>
        </w:rPr>
        <w:t xml:space="preserve">O </w:t>
      </w:r>
      <w:r w:rsidRPr="00094D8D">
        <w:rPr>
          <w:i/>
        </w:rPr>
        <w:t>abstract</w:t>
      </w:r>
      <w:r w:rsidRPr="006747A3">
        <w:rPr>
          <w:i/>
        </w:rPr>
        <w:t xml:space="preserve"> é a versão em Inglês do resumo. Deve seguir as mesmas regras que o resumo na língua original. Tem por objetivo promover e divulgar o trabalho nos circuitos de comunicação científica internacional. </w:t>
      </w:r>
    </w:p>
    <w:p w14:paraId="4987A6EF" w14:textId="77777777" w:rsidR="006F3068" w:rsidRPr="006747A3" w:rsidRDefault="006F3068" w:rsidP="005E535F">
      <w:pPr>
        <w:rPr>
          <w:i/>
        </w:rPr>
      </w:pPr>
      <w:r w:rsidRPr="006747A3">
        <w:rPr>
          <w:i/>
        </w:rPr>
        <w:t>Estilo de texto “Normal”. Consiste na aplicação da fonte Times (Mac), ou Times New Roman (Windows),</w:t>
      </w:r>
      <w:r w:rsidR="005E535F" w:rsidRPr="006747A3">
        <w:rPr>
          <w:i/>
        </w:rPr>
        <w:t xml:space="preserve"> em</w:t>
      </w:r>
      <w:r w:rsidRPr="006747A3">
        <w:rPr>
          <w:i/>
        </w:rPr>
        <w:t xml:space="preserve"> </w:t>
      </w:r>
      <w:r w:rsidR="005E535F" w:rsidRPr="006747A3">
        <w:rPr>
          <w:b/>
          <w:i/>
        </w:rPr>
        <w:t xml:space="preserve">Itálico, </w:t>
      </w:r>
      <w:r w:rsidRPr="006747A3">
        <w:rPr>
          <w:i/>
        </w:rPr>
        <w:t>corpo 12 pt</w:t>
      </w:r>
      <w:r w:rsidR="005E535F" w:rsidRPr="006747A3">
        <w:rPr>
          <w:i/>
        </w:rPr>
        <w:t>.</w:t>
      </w:r>
      <w:r w:rsidRPr="006747A3">
        <w:rPr>
          <w:i/>
        </w:rPr>
        <w:t>, a preto, com entrelinha +1.5 linhas e 1 linha de espaço no final do parágrafo. Não devem ser incluídos parágrafos adicionais para “quebrar” o texto.</w:t>
      </w:r>
    </w:p>
    <w:p w14:paraId="741BF058" w14:textId="77777777" w:rsidR="003F27BE" w:rsidRPr="006747A3" w:rsidRDefault="003F27BE" w:rsidP="0051651D">
      <w:pPr>
        <w:pStyle w:val="Heading3"/>
      </w:pPr>
      <w:r w:rsidRPr="006747A3">
        <w:t>Palavras-chave</w:t>
      </w:r>
    </w:p>
    <w:p w14:paraId="6EE051C8" w14:textId="12A56C9B" w:rsidR="003F27BE" w:rsidRPr="006747A3" w:rsidRDefault="003F27BE" w:rsidP="005E535F">
      <w:r w:rsidRPr="006747A3">
        <w:t>Até um máximo de 5 palavras</w:t>
      </w:r>
      <w:r w:rsidR="0049388A">
        <w:t>, separadas por vírgulas</w:t>
      </w:r>
      <w:r w:rsidRPr="006747A3">
        <w:t xml:space="preserve">. </w:t>
      </w:r>
      <w:r w:rsidR="00635FB6" w:rsidRPr="006747A3">
        <w:t>Formatadas no e</w:t>
      </w:r>
      <w:r w:rsidRPr="006747A3">
        <w:t xml:space="preserve">stilo de texto “Normal”. </w:t>
      </w:r>
    </w:p>
    <w:p w14:paraId="2EAE6290" w14:textId="77777777" w:rsidR="006F3068" w:rsidRPr="006747A3" w:rsidRDefault="006F3068" w:rsidP="0051651D">
      <w:pPr>
        <w:pStyle w:val="Heading3"/>
      </w:pPr>
      <w:r w:rsidRPr="006747A3">
        <w:t>Keywords</w:t>
      </w:r>
    </w:p>
    <w:p w14:paraId="7308005B" w14:textId="09AC47FF" w:rsidR="003F27BE" w:rsidRPr="006747A3" w:rsidRDefault="006F3068" w:rsidP="005E535F">
      <w:pPr>
        <w:rPr>
          <w:i/>
        </w:rPr>
      </w:pPr>
      <w:r w:rsidRPr="006747A3">
        <w:rPr>
          <w:i/>
        </w:rPr>
        <w:t>Até um máximo de 5 palavras</w:t>
      </w:r>
      <w:r w:rsidR="0049388A">
        <w:rPr>
          <w:i/>
        </w:rPr>
        <w:t xml:space="preserve"> (em inglês), separadas por vírgulas</w:t>
      </w:r>
      <w:r w:rsidRPr="006747A3">
        <w:rPr>
          <w:i/>
        </w:rPr>
        <w:t xml:space="preserve">. </w:t>
      </w:r>
      <w:r w:rsidR="00635FB6" w:rsidRPr="006747A3">
        <w:rPr>
          <w:i/>
        </w:rPr>
        <w:t>Formatadas no e</w:t>
      </w:r>
      <w:r w:rsidRPr="006747A3">
        <w:rPr>
          <w:i/>
        </w:rPr>
        <w:t>stilo de texto “Normal”</w:t>
      </w:r>
      <w:r w:rsidR="000303DA" w:rsidRPr="006747A3">
        <w:rPr>
          <w:i/>
        </w:rPr>
        <w:t xml:space="preserve"> + I</w:t>
      </w:r>
      <w:r w:rsidR="005E535F" w:rsidRPr="006747A3">
        <w:rPr>
          <w:i/>
        </w:rPr>
        <w:t>tálico</w:t>
      </w:r>
      <w:r w:rsidRPr="006747A3">
        <w:rPr>
          <w:i/>
        </w:rPr>
        <w:t xml:space="preserve">. </w:t>
      </w:r>
    </w:p>
    <w:p w14:paraId="15029F4B" w14:textId="5AB234FE" w:rsidR="00E36D09" w:rsidRPr="006747A3" w:rsidRDefault="00E36D09" w:rsidP="0051651D">
      <w:pPr>
        <w:pStyle w:val="Heading2"/>
      </w:pPr>
      <w:r w:rsidRPr="006747A3">
        <w:t>Introdução</w:t>
      </w:r>
    </w:p>
    <w:p w14:paraId="6822418B" w14:textId="5F43C804" w:rsidR="00BF7ABC" w:rsidRPr="006747A3" w:rsidRDefault="00BF7ABC" w:rsidP="00BF7ABC">
      <w:r w:rsidRPr="006747A3">
        <w:t xml:space="preserve">Este documento tem como objectivo servir como </w:t>
      </w:r>
      <w:r w:rsidR="00635FB6" w:rsidRPr="006747A3">
        <w:t>modelo da estrutura e</w:t>
      </w:r>
      <w:r w:rsidRPr="006747A3">
        <w:t xml:space="preserve"> da aplica</w:t>
      </w:r>
      <w:r w:rsidR="00635FB6" w:rsidRPr="006747A3">
        <w:t xml:space="preserve">ção dos estilos e formatação para os artigos das </w:t>
      </w:r>
      <w:r w:rsidR="00094D8D">
        <w:t>atas do 8</w:t>
      </w:r>
      <w:r w:rsidRPr="006747A3">
        <w:t>.º Encontro de Tipografia</w:t>
      </w:r>
      <w:r w:rsidR="00094D8D">
        <w:t>.</w:t>
      </w:r>
    </w:p>
    <w:p w14:paraId="223CCB33" w14:textId="3FA2E3B8" w:rsidR="00292C5D" w:rsidRPr="006747A3" w:rsidRDefault="00292C5D" w:rsidP="00BF7ABC">
      <w:r w:rsidRPr="006747A3">
        <w:t xml:space="preserve">Este modelo está organizado na estrutura </w:t>
      </w:r>
      <w:r w:rsidR="00FE3E1D" w:rsidRPr="006747A3">
        <w:t xml:space="preserve">obrigatória </w:t>
      </w:r>
      <w:r w:rsidRPr="006747A3">
        <w:t xml:space="preserve">pretendida para o artigo (Resumo, </w:t>
      </w:r>
      <w:r w:rsidRPr="00D8738B">
        <w:rPr>
          <w:i/>
          <w:lang w:val="en-US"/>
        </w:rPr>
        <w:t>Abstract</w:t>
      </w:r>
      <w:r w:rsidRPr="006747A3">
        <w:t xml:space="preserve">, </w:t>
      </w:r>
      <w:r w:rsidR="00FE3E1D" w:rsidRPr="006747A3">
        <w:t xml:space="preserve">Palavras-chave, </w:t>
      </w:r>
      <w:r w:rsidR="00FE3E1D" w:rsidRPr="00D8738B">
        <w:rPr>
          <w:i/>
          <w:lang w:val="en-US"/>
        </w:rPr>
        <w:t>Keywords</w:t>
      </w:r>
      <w:r w:rsidR="00FE3E1D" w:rsidRPr="006747A3">
        <w:t xml:space="preserve">, </w:t>
      </w:r>
      <w:r w:rsidRPr="006747A3">
        <w:t>Introdução, Secções</w:t>
      </w:r>
      <w:r w:rsidR="00FE3E1D" w:rsidRPr="006747A3">
        <w:t xml:space="preserve"> de Conteúdo</w:t>
      </w:r>
      <w:r w:rsidRPr="006747A3">
        <w:t>, Conclusão e Referências), com os devidos exemplos e descrições das formatações.</w:t>
      </w:r>
      <w:r w:rsidR="00FE3E1D" w:rsidRPr="006747A3">
        <w:t xml:space="preserve"> No final de cada secção resumem-se as formatações básicas.</w:t>
      </w:r>
    </w:p>
    <w:p w14:paraId="24938B0F" w14:textId="08CB470E" w:rsidR="00635FB6" w:rsidRPr="006747A3" w:rsidRDefault="00635FB6" w:rsidP="00BF7ABC">
      <w:r w:rsidRPr="006747A3">
        <w:t xml:space="preserve">A Introdução deve estar formatada no estilo de texto “Normal”. Consiste na aplicação da fonte Times (Mac), ou Times New Roman (Windows), corpo 12 pt., a preto, com entrelinha +1.5 linhas e 1 linha de espaço no final do parágrafo. Não devem ser incluídos parágrafos adicionais para “quebrar” o texto. </w:t>
      </w:r>
    </w:p>
    <w:p w14:paraId="3E624E93" w14:textId="1C4306AE" w:rsidR="00433168" w:rsidRPr="006747A3" w:rsidRDefault="00433168" w:rsidP="0051651D">
      <w:pPr>
        <w:pStyle w:val="Heading2"/>
      </w:pPr>
      <w:r w:rsidRPr="006747A3">
        <w:t xml:space="preserve">Secções </w:t>
      </w:r>
      <w:r w:rsidR="0009276B" w:rsidRPr="006747A3">
        <w:t>do artigo</w:t>
      </w:r>
    </w:p>
    <w:p w14:paraId="71685EF5" w14:textId="35566ACA" w:rsidR="00292C5D" w:rsidRPr="006747A3" w:rsidRDefault="00292C5D" w:rsidP="00635FB6">
      <w:r w:rsidRPr="006747A3">
        <w:t xml:space="preserve">De forma a manter a coerência da publicação nas Atas, os artigos têm que conter obrigatoriamente as seguintes secções: Resumo, </w:t>
      </w:r>
      <w:r w:rsidR="009671F0" w:rsidRPr="00D8738B">
        <w:rPr>
          <w:i/>
          <w:lang w:val="en-US"/>
        </w:rPr>
        <w:t>Abstract</w:t>
      </w:r>
      <w:r w:rsidRPr="006747A3">
        <w:t xml:space="preserve">, Palavras-chave, </w:t>
      </w:r>
      <w:r w:rsidR="009671F0" w:rsidRPr="00D8738B">
        <w:rPr>
          <w:i/>
          <w:lang w:val="en-US"/>
        </w:rPr>
        <w:t>Keywords</w:t>
      </w:r>
      <w:r w:rsidRPr="006747A3">
        <w:t>, Introdução, Conclusão e Referências. O número, título e conteúdos das secções</w:t>
      </w:r>
      <w:r w:rsidR="00635FB6" w:rsidRPr="006747A3">
        <w:t xml:space="preserve"> </w:t>
      </w:r>
      <w:r w:rsidRPr="006747A3">
        <w:t xml:space="preserve">entre a Introdução e a Conclusão são da responsabilidade dos respetivos autores. </w:t>
      </w:r>
    </w:p>
    <w:p w14:paraId="57FE35AB" w14:textId="7F0BDF19" w:rsidR="00635FB6" w:rsidRPr="006747A3" w:rsidRDefault="00292C5D" w:rsidP="00635FB6">
      <w:r w:rsidRPr="006747A3">
        <w:t xml:space="preserve">O </w:t>
      </w:r>
      <w:r w:rsidR="00635FB6" w:rsidRPr="006747A3">
        <w:t xml:space="preserve">Resumo </w:t>
      </w:r>
      <w:r w:rsidRPr="006747A3">
        <w:t xml:space="preserve">deve ser </w:t>
      </w:r>
      <w:r w:rsidR="00635FB6" w:rsidRPr="006747A3">
        <w:t>em Português (ou na língua nativa do autor) seguido da versão em Inglês (</w:t>
      </w:r>
      <w:r w:rsidR="009671F0" w:rsidRPr="00D8738B">
        <w:rPr>
          <w:i/>
          <w:lang w:val="en-US"/>
        </w:rPr>
        <w:t>Abstract</w:t>
      </w:r>
      <w:r w:rsidR="00635FB6" w:rsidRPr="006747A3">
        <w:rPr>
          <w:i/>
        </w:rPr>
        <w:t>)</w:t>
      </w:r>
      <w:r w:rsidR="00635FB6" w:rsidRPr="006747A3">
        <w:t xml:space="preserve">. Caso a língua nativa seja o inglês, devem apresentar apenas o </w:t>
      </w:r>
      <w:r w:rsidR="009671F0" w:rsidRPr="00D8738B">
        <w:rPr>
          <w:i/>
          <w:lang w:val="en-US"/>
        </w:rPr>
        <w:t>Abstract</w:t>
      </w:r>
      <w:r w:rsidR="00635FB6" w:rsidRPr="006747A3">
        <w:t xml:space="preserve">. </w:t>
      </w:r>
    </w:p>
    <w:p w14:paraId="7FD9BE81" w14:textId="465D1A51" w:rsidR="00635FB6" w:rsidRPr="006747A3" w:rsidRDefault="00292C5D" w:rsidP="007742DC">
      <w:r w:rsidRPr="006747A3">
        <w:t>A</w:t>
      </w:r>
      <w:r w:rsidR="00635FB6" w:rsidRPr="006747A3">
        <w:t xml:space="preserve"> secção da Introdução deve apresentar </w:t>
      </w:r>
      <w:r w:rsidRPr="006747A3">
        <w:t xml:space="preserve">“uma visão panorâmica do tema que se pretende estudar” </w:t>
      </w:r>
      <w:r w:rsidRPr="006747A3">
        <w:fldChar w:fldCharType="begin" w:fldLock="1"/>
      </w:r>
      <w:r w:rsidRPr="006747A3">
        <w:instrText>ADDIN CSL_CITATION { "citationItems" : [ { "id" : "ITEM-1", "itemData" : { "ISBN" : "978-972-788-639-5", "author" : [ { "dropping-particle" : "", "family" : "Correia", "given" : "Ana Maria Ramalho", "non-dropping-particle" : "", "parse-names" : false, "suffix" : "" }, { "dropping-particle" : "", "family" : "Mesquita", "given" : "Anabela", "non-dropping-particle" : "", "parse-names" : false, "suffix" : "" } ], "id" : "ITEM-1", "issued" : { "date-parts" : [ [ "2013" ] ] }, "publisher" : "Vida Econ\u00f3mica", "publisher-place" : "Porto", "title" : "Mestrados e Doutoramentos.", "type" : "book" }, "locator" : "13", "uris" : [ "http://www.mendeley.com/documents/?uuid=830be36d-0434-4d7e-9105-8c384588e445" ] } ], "mendeley" : { "formattedCitation" : "(Correia &amp; Mesquita, 2013, p. 13)", "plainTextFormattedCitation" : "(Correia &amp; Mesquita, 2013, p. 13)", "previouslyFormattedCitation" : "(Correia &amp; Mesquita, 2013, p. 13)" }, "properties" : { "noteIndex" : 0 }, "schema" : "https://github.com/citation-style-language/schema/raw/master/csl-citation.json" }</w:instrText>
      </w:r>
      <w:r w:rsidRPr="006747A3">
        <w:fldChar w:fldCharType="separate"/>
      </w:r>
      <w:r w:rsidRPr="006747A3">
        <w:t>(Correia &amp; Mesquita, 2013, p. 13)</w:t>
      </w:r>
      <w:r w:rsidRPr="006747A3">
        <w:fldChar w:fldCharType="end"/>
      </w:r>
      <w:r w:rsidR="00FE3E1D" w:rsidRPr="006747A3">
        <w:t>, mas também um enquadramento conce</w:t>
      </w:r>
      <w:r w:rsidR="00094D8D">
        <w:t>p</w:t>
      </w:r>
      <w:r w:rsidR="00FE3E1D" w:rsidRPr="006747A3">
        <w:t xml:space="preserve">tual </w:t>
      </w:r>
      <w:r w:rsidR="007742DC" w:rsidRPr="006747A3">
        <w:t xml:space="preserve">específico </w:t>
      </w:r>
      <w:r w:rsidR="00FE3E1D" w:rsidRPr="006747A3">
        <w:t>resumido</w:t>
      </w:r>
      <w:r w:rsidR="007742DC" w:rsidRPr="006747A3">
        <w:t xml:space="preserve">, contendo: a justificação da importância da investigação; a contribuição para a área temática, ou disciplina; uma descrição sucinta da metodologia geral (métodos , técnicas e instrumentos) sem entrar em detalhe; proposição, questões, ou hipóteses de investigação. </w:t>
      </w:r>
    </w:p>
    <w:p w14:paraId="64A2DA39" w14:textId="4D151B90" w:rsidR="00322CAB" w:rsidRPr="006747A3" w:rsidRDefault="00322CAB" w:rsidP="00322CAB">
      <w:r w:rsidRPr="006747A3">
        <w:t>A secção de Conclusão tem como objetivo di</w:t>
      </w:r>
      <w:r w:rsidR="00FE3E1D" w:rsidRPr="006747A3">
        <w:t>scutir o trabalho como um todo, s</w:t>
      </w:r>
      <w:r w:rsidRPr="006747A3">
        <w:t xml:space="preserve">intetizando e discutindo os </w:t>
      </w:r>
      <w:r w:rsidR="00FE3E1D" w:rsidRPr="006747A3">
        <w:t>principais resultados. D</w:t>
      </w:r>
      <w:r w:rsidRPr="006747A3">
        <w:t xml:space="preserve">eve realçar a sua importância, as suas implicações, aplicações e limitações encontradas. Por fim, deve apresentar as conclusões finais, destacando os contributos mais relevantes do artigo e o alcance dos mesmos no âmbito da área temática discutida, bem como as recomendações e propostas para trabalho futuro. A conclusão deve ser redigida de forma breve, concisa e num tom afirmativo e convincente. </w:t>
      </w:r>
    </w:p>
    <w:p w14:paraId="4CC85EDA" w14:textId="0B69DB36" w:rsidR="00322CAB" w:rsidRPr="006747A3" w:rsidRDefault="00322CAB" w:rsidP="00322CAB">
      <w:r w:rsidRPr="006747A3">
        <w:t>As restantes secções são da responsabilidade dos respetivos autores. Recomenda-se a organização dos conteúdos segundo uma estrutura familiar a este tipo de trabalho, podendo estar organizadas (por exemplo) em: Enquadramento Teórico, Estado da Arte, ou Revisão da Literatura; Metodologia do Estudo; Resultados.</w:t>
      </w:r>
    </w:p>
    <w:p w14:paraId="5018633C" w14:textId="6D9ED547" w:rsidR="00433168" w:rsidRPr="006747A3" w:rsidRDefault="00322CAB" w:rsidP="00433168">
      <w:r w:rsidRPr="006747A3">
        <w:t>As secções do artigo d</w:t>
      </w:r>
      <w:r w:rsidR="00433168" w:rsidRPr="006747A3">
        <w:t xml:space="preserve">evem estar formatadas no estilo de texto “Normal”. Consiste na aplicação da fonte Times (Mac), ou Times New Roman (Windows), corpo 12 pt., a preto, com entrelinha +1.5 linhas e 1 linha de espaço no final do parágrafo. Não devem ser incluídos parágrafos adicionais para “quebrar” o texto. </w:t>
      </w:r>
    </w:p>
    <w:p w14:paraId="30BFFCF2" w14:textId="77777777" w:rsidR="00E36D09" w:rsidRPr="006747A3" w:rsidRDefault="00E36D09" w:rsidP="0051651D">
      <w:pPr>
        <w:pStyle w:val="Heading2"/>
      </w:pPr>
      <w:r w:rsidRPr="006747A3">
        <w:t>Estilos e formatação do texto</w:t>
      </w:r>
    </w:p>
    <w:p w14:paraId="5D24A353" w14:textId="77777777" w:rsidR="00635FB6" w:rsidRPr="006747A3" w:rsidRDefault="00635FB6" w:rsidP="00635FB6">
      <w:r w:rsidRPr="006747A3">
        <w:t xml:space="preserve">De forma a facilitar o processo de revisão e de edição das atas finais, os autores devem sempre utilizar a estrutura (de texto e estilos) e a formatação disponível. Recomenda-se também manter a numeração de páginas de forma a facilitar o processo de revisão. </w:t>
      </w:r>
    </w:p>
    <w:p w14:paraId="5057973F" w14:textId="2B81A2A0" w:rsidR="00E36D09" w:rsidRPr="006747A3" w:rsidRDefault="00E36D09" w:rsidP="005E535F">
      <w:r w:rsidRPr="006747A3">
        <w:t>Aqui descrevem-se as principais funcionalidades e atributos dos estilos de formatação, tal como resumido na última secção desta parte do documento (</w:t>
      </w:r>
      <w:r w:rsidR="00A2345B">
        <w:fldChar w:fldCharType="begin"/>
      </w:r>
      <w:r w:rsidR="00A2345B">
        <w:instrText xml:space="preserve"> REF _Ref314143928 \h </w:instrText>
      </w:r>
      <w:r w:rsidR="00A2345B">
        <w:fldChar w:fldCharType="separate"/>
      </w:r>
      <w:r w:rsidR="00F9462A" w:rsidRPr="006747A3">
        <w:t>Resumo dos estilos de formatação</w:t>
      </w:r>
      <w:r w:rsidR="00A2345B">
        <w:fldChar w:fldCharType="end"/>
      </w:r>
      <w:r w:rsidRPr="006747A3">
        <w:t>).</w:t>
      </w:r>
    </w:p>
    <w:p w14:paraId="4B5222BA" w14:textId="03019CB5" w:rsidR="00E36D09" w:rsidRPr="006747A3" w:rsidRDefault="00E36D09" w:rsidP="0051651D">
      <w:pPr>
        <w:pStyle w:val="Heading3"/>
      </w:pPr>
      <w:r w:rsidRPr="006747A3">
        <w:t xml:space="preserve">Títulos de Nível </w:t>
      </w:r>
      <w:r w:rsidR="00FE3E1D" w:rsidRPr="006747A3">
        <w:t>1, 2 e 3 (Estrutura e Secções do Artigo</w:t>
      </w:r>
      <w:r w:rsidRPr="006747A3">
        <w:t>)</w:t>
      </w:r>
    </w:p>
    <w:p w14:paraId="290B276B" w14:textId="77777777" w:rsidR="00E36D09" w:rsidRPr="006747A3" w:rsidRDefault="00E36D09" w:rsidP="005E535F">
      <w:r w:rsidRPr="006747A3">
        <w:t xml:space="preserve">Devem ser usados os estilos disponíveis no documento (Títulos de Nível 1, 2 e 3) para estruturar o documento. </w:t>
      </w:r>
    </w:p>
    <w:p w14:paraId="2BF3F24A" w14:textId="1FE076B7" w:rsidR="00E36D09" w:rsidRPr="006747A3" w:rsidRDefault="00E36D09" w:rsidP="005E535F">
      <w:r w:rsidRPr="006747A3">
        <w:t xml:space="preserve">O </w:t>
      </w:r>
      <w:r w:rsidR="00FE3E1D" w:rsidRPr="006747A3">
        <w:t>“</w:t>
      </w:r>
      <w:r w:rsidRPr="006747A3">
        <w:t>Título de Nível 1</w:t>
      </w:r>
      <w:r w:rsidR="00FE3E1D" w:rsidRPr="006747A3">
        <w:t>”</w:t>
      </w:r>
      <w:r w:rsidRPr="006747A3">
        <w:t xml:space="preserve"> (Heading 1)</w:t>
      </w:r>
      <w:r w:rsidR="009B1706" w:rsidRPr="006747A3">
        <w:t xml:space="preserve"> está reservado para o título do artigo</w:t>
      </w:r>
      <w:r w:rsidRPr="006747A3">
        <w:t>. Es</w:t>
      </w:r>
      <w:r w:rsidR="009B1706" w:rsidRPr="006747A3">
        <w:t>te também está formatado</w:t>
      </w:r>
      <w:r w:rsidRPr="006747A3">
        <w:t xml:space="preserve"> a Times New Roman, Bold, 24 pt</w:t>
      </w:r>
      <w:r w:rsidR="00FE3E1D" w:rsidRPr="006747A3">
        <w:t>.</w:t>
      </w:r>
      <w:r w:rsidRPr="006747A3">
        <w:t xml:space="preserve">, a preto, com o espaçamento de entrelinha +1.5 </w:t>
      </w:r>
      <w:r w:rsidR="001A5D7D">
        <w:t>linhas e com um espaçamento de 2</w:t>
      </w:r>
      <w:r w:rsidRPr="006747A3">
        <w:t xml:space="preserve"> linha</w:t>
      </w:r>
      <w:r w:rsidR="001A5D7D">
        <w:t>s antes e 1 linha</w:t>
      </w:r>
      <w:r w:rsidRPr="006747A3">
        <w:t xml:space="preserve"> no final do parágrafo.</w:t>
      </w:r>
    </w:p>
    <w:p w14:paraId="50AF8E82" w14:textId="458F2301" w:rsidR="001A5D7D" w:rsidRPr="006747A3" w:rsidRDefault="00E36D09" w:rsidP="001A5D7D">
      <w:r w:rsidRPr="006747A3">
        <w:t xml:space="preserve">Os </w:t>
      </w:r>
      <w:r w:rsidR="00FE3E1D" w:rsidRPr="006747A3">
        <w:t>“</w:t>
      </w:r>
      <w:r w:rsidRPr="006747A3">
        <w:t>Títulos de Nível 2</w:t>
      </w:r>
      <w:r w:rsidR="00FE3E1D" w:rsidRPr="006747A3">
        <w:t>”</w:t>
      </w:r>
      <w:r w:rsidRPr="006747A3">
        <w:t xml:space="preserve"> (Heading 2) permit</w:t>
      </w:r>
      <w:r w:rsidR="009B1706" w:rsidRPr="006747A3">
        <w:t>em dividir as partes lógicas, ou as secções</w:t>
      </w:r>
      <w:r w:rsidR="009B1706" w:rsidRPr="006747A3">
        <w:rPr>
          <w:b/>
        </w:rPr>
        <w:t xml:space="preserve"> </w:t>
      </w:r>
      <w:r w:rsidR="009B1706" w:rsidRPr="006747A3">
        <w:t xml:space="preserve">do artigo </w:t>
      </w:r>
      <w:r w:rsidRPr="006747A3">
        <w:t>como a Introdução, o Enquadramento</w:t>
      </w:r>
      <w:r w:rsidR="009B1706" w:rsidRPr="006747A3">
        <w:t>, Revisão de Literatura, Metodologia, Resultados e Discussão,</w:t>
      </w:r>
      <w:r w:rsidRPr="006747A3">
        <w:t xml:space="preserve"> ou as Conclusões (por exemplo). Estes também estão formatados a Times New Roman, Bold, 18 pt</w:t>
      </w:r>
      <w:r w:rsidR="00FE3E1D" w:rsidRPr="006747A3">
        <w:t>.</w:t>
      </w:r>
      <w:r w:rsidRPr="006747A3">
        <w:t xml:space="preserve">, a preto, com </w:t>
      </w:r>
      <w:r w:rsidR="001A5D7D">
        <w:t>entrelinha +1.5 linhas e com um espaçamento de 2</w:t>
      </w:r>
      <w:r w:rsidR="001A5D7D" w:rsidRPr="006747A3">
        <w:t xml:space="preserve"> linha</w:t>
      </w:r>
      <w:r w:rsidR="001A5D7D">
        <w:t>s antes e 1 linha</w:t>
      </w:r>
      <w:r w:rsidR="001A5D7D" w:rsidRPr="006747A3">
        <w:t xml:space="preserve"> no final do parágrafo.</w:t>
      </w:r>
    </w:p>
    <w:p w14:paraId="26B14ACB" w14:textId="69776E42" w:rsidR="00E36D09" w:rsidRPr="006747A3" w:rsidRDefault="00E36D09" w:rsidP="005E535F">
      <w:r w:rsidRPr="006747A3">
        <w:t xml:space="preserve">Os </w:t>
      </w:r>
      <w:r w:rsidR="00FE3E1D" w:rsidRPr="006747A3">
        <w:t>“</w:t>
      </w:r>
      <w:r w:rsidRPr="006747A3">
        <w:t>Títulos de Nível 3</w:t>
      </w:r>
      <w:r w:rsidR="00FE3E1D" w:rsidRPr="006747A3">
        <w:t>”</w:t>
      </w:r>
      <w:r w:rsidRPr="006747A3">
        <w:t xml:space="preserve"> (Heading 3) permitem dividir as partes lógicas de cada secção em unidades de maior pormenor. Estes também estão formatados a Times New Roman, Bold, 12 pt</w:t>
      </w:r>
      <w:r w:rsidR="00FE3E1D" w:rsidRPr="006747A3">
        <w:t>.</w:t>
      </w:r>
      <w:r w:rsidRPr="006747A3">
        <w:t>, a preto, com entrelinha +1.5 linhas</w:t>
      </w:r>
      <w:r w:rsidR="00FE3E1D" w:rsidRPr="006747A3">
        <w:t xml:space="preserve"> </w:t>
      </w:r>
      <w:r w:rsidR="001A5D7D">
        <w:t>e com um espaçamento de 2</w:t>
      </w:r>
      <w:r w:rsidR="001A5D7D" w:rsidRPr="006747A3">
        <w:t xml:space="preserve"> linha</w:t>
      </w:r>
      <w:r w:rsidR="001A5D7D">
        <w:t>s antes e 1 linha no final do parágrafo.</w:t>
      </w:r>
      <w:r w:rsidRPr="006747A3">
        <w:t xml:space="preserve"> </w:t>
      </w:r>
    </w:p>
    <w:p w14:paraId="59CCA7EF" w14:textId="687EAC2A" w:rsidR="0080469A" w:rsidRPr="006747A3" w:rsidRDefault="0080469A" w:rsidP="0080469A">
      <w:pPr>
        <w:pStyle w:val="Heading3"/>
      </w:pPr>
      <w:r w:rsidRPr="006747A3">
        <w:t>Títulos de Nível 5 (Nomes dos autores)</w:t>
      </w:r>
    </w:p>
    <w:p w14:paraId="2D7AC462" w14:textId="231E67CE" w:rsidR="0080469A" w:rsidRPr="006747A3" w:rsidRDefault="0080469A" w:rsidP="005E535F">
      <w:r w:rsidRPr="006747A3">
        <w:t xml:space="preserve">Os “Títulos de Nível 5” (Heading 5) permitem </w:t>
      </w:r>
      <w:r w:rsidR="00586457" w:rsidRPr="006747A3">
        <w:t>identificar</w:t>
      </w:r>
      <w:r w:rsidRPr="006747A3">
        <w:t xml:space="preserve"> os autores e criar os</w:t>
      </w:r>
      <w:r w:rsidR="00586457" w:rsidRPr="006747A3">
        <w:t xml:space="preserve"> sumários e</w:t>
      </w:r>
      <w:r w:rsidRPr="006747A3">
        <w:t xml:space="preserve"> índices de forma automatizadas e evitar erros de edição manual. Formatados a Times New Roman, Bold, 12 pt., a preto, com entrelinha +1.5 linhas </w:t>
      </w:r>
      <w:r w:rsidR="00D30536">
        <w:t>e com um espaçamento de 2</w:t>
      </w:r>
      <w:r w:rsidR="00D30536" w:rsidRPr="006747A3">
        <w:t xml:space="preserve"> linha</w:t>
      </w:r>
      <w:r w:rsidR="00D30536">
        <w:t>s antes e 1 linha no final do parágrafo.</w:t>
      </w:r>
    </w:p>
    <w:p w14:paraId="7A8F05F0" w14:textId="79D5542C" w:rsidR="00E36D09" w:rsidRPr="006747A3" w:rsidRDefault="00BE6186" w:rsidP="0051651D">
      <w:pPr>
        <w:pStyle w:val="Heading3"/>
      </w:pPr>
      <w:r w:rsidRPr="006747A3">
        <w:t>Normal (c</w:t>
      </w:r>
      <w:r w:rsidR="00E36D09" w:rsidRPr="006747A3">
        <w:t>orpo de texto da comunicação)</w:t>
      </w:r>
    </w:p>
    <w:p w14:paraId="5BE3D13B" w14:textId="471224EE" w:rsidR="00E36D09" w:rsidRPr="006747A3" w:rsidRDefault="000B2C1F" w:rsidP="005E535F">
      <w:r w:rsidRPr="006747A3">
        <w:t xml:space="preserve">O corpo do texto principal do artigo </w:t>
      </w:r>
      <w:r w:rsidR="00E36D09" w:rsidRPr="006747A3">
        <w:t xml:space="preserve">deve ser formatado no estilo </w:t>
      </w:r>
      <w:r w:rsidRPr="006747A3">
        <w:t>“</w:t>
      </w:r>
      <w:r w:rsidR="00E36D09" w:rsidRPr="006747A3">
        <w:t>Normal</w:t>
      </w:r>
      <w:r w:rsidRPr="006747A3">
        <w:t>”</w:t>
      </w:r>
      <w:r w:rsidR="00E36D09" w:rsidRPr="006747A3">
        <w:t>. Consiste na aplicação da fonte Times New Roman, corpo 12 pt</w:t>
      </w:r>
      <w:r w:rsidRPr="006747A3">
        <w:t>.</w:t>
      </w:r>
      <w:r w:rsidR="00E36D09" w:rsidRPr="006747A3">
        <w:t xml:space="preserve">, a preto, com entrelinha +1.5 linhas, e 1 linha </w:t>
      </w:r>
      <w:r w:rsidRPr="006747A3">
        <w:t xml:space="preserve">de espaço </w:t>
      </w:r>
      <w:r w:rsidR="00E36D09" w:rsidRPr="006747A3">
        <w:t>no final do parágrafo. Não devem ser incluídos parágrafos adicionais para “quebrar” o texto.</w:t>
      </w:r>
    </w:p>
    <w:p w14:paraId="4DDEA6D0" w14:textId="2B71961D" w:rsidR="00E36D09" w:rsidRPr="006747A3" w:rsidRDefault="00E36D09" w:rsidP="0051651D">
      <w:pPr>
        <w:pStyle w:val="Heading3"/>
      </w:pPr>
      <w:r w:rsidRPr="006747A3">
        <w:t>Imagens</w:t>
      </w:r>
      <w:r w:rsidR="00FA7EC1">
        <w:t xml:space="preserve"> (Figuras)</w:t>
      </w:r>
      <w:r w:rsidRPr="006747A3">
        <w:t xml:space="preserve"> e Gráficos</w:t>
      </w:r>
    </w:p>
    <w:p w14:paraId="71B2665B" w14:textId="399F2871" w:rsidR="00E36D09" w:rsidRPr="006747A3" w:rsidRDefault="00E36D09" w:rsidP="005E535F">
      <w:r w:rsidRPr="006747A3">
        <w:t xml:space="preserve">As imagens </w:t>
      </w:r>
      <w:r w:rsidR="00FA7EC1">
        <w:t xml:space="preserve">(que devem ser legendadas como “Figura”) </w:t>
      </w:r>
      <w:r w:rsidRPr="006747A3">
        <w:t>e gráficos devem estar incluídos no documento e apresentar uma resolução mínima para a impressão e leitura. Por exemplo a 300 DPI e a 100% da escala, ou a 72 DPI a 25% da escala em linha com o texto (</w:t>
      </w:r>
      <w:r w:rsidRPr="006747A3">
        <w:fldChar w:fldCharType="begin"/>
      </w:r>
      <w:r w:rsidRPr="006747A3">
        <w:instrText xml:space="preserve"> REF _Ref165472689 \h </w:instrText>
      </w:r>
      <w:r w:rsidRPr="006747A3">
        <w:fldChar w:fldCharType="separate"/>
      </w:r>
      <w:r w:rsidR="00F9462A" w:rsidRPr="006747A3">
        <w:t xml:space="preserve">Figura </w:t>
      </w:r>
      <w:r w:rsidR="00F9462A">
        <w:rPr>
          <w:noProof/>
        </w:rPr>
        <w:t>1</w:t>
      </w:r>
      <w:r w:rsidRPr="006747A3">
        <w:fldChar w:fldCharType="end"/>
      </w:r>
      <w:r w:rsidR="00924611" w:rsidRPr="006747A3">
        <w:t xml:space="preserve">). </w:t>
      </w:r>
      <w:r w:rsidRPr="006747A3">
        <w:t>Devem</w:t>
      </w:r>
      <w:r w:rsidR="00924611" w:rsidRPr="006747A3">
        <w:t xml:space="preserve"> estar devidamente referenciadas no corpo do texto e aparecer após a referência às mesmas. Quando retiradas, ou adaptadas de</w:t>
      </w:r>
      <w:r w:rsidR="00827286" w:rsidRPr="006747A3">
        <w:t xml:space="preserve"> uma outra obra ou autor, devem incluir a referência à fonte original, e </w:t>
      </w:r>
      <w:r w:rsidRPr="006747A3">
        <w:t>apresentar as legendas as</w:t>
      </w:r>
      <w:r w:rsidR="00827286" w:rsidRPr="006747A3">
        <w:t xml:space="preserve"> descrevam ou</w:t>
      </w:r>
      <w:r w:rsidRPr="006747A3">
        <w:t xml:space="preserve"> identifiquem.</w:t>
      </w:r>
    </w:p>
    <w:p w14:paraId="640DA75E" w14:textId="77777777" w:rsidR="00E36D09" w:rsidRPr="006747A3" w:rsidRDefault="00764843" w:rsidP="005E535F">
      <w:r w:rsidRPr="006747A3">
        <w:rPr>
          <w:noProof/>
          <w:lang w:val="en-US"/>
        </w:rPr>
        <w:drawing>
          <wp:inline distT="0" distB="0" distL="0" distR="0" wp14:anchorId="3028C48B" wp14:editId="2708E5C9">
            <wp:extent cx="1981200" cy="215392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215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36D09" w:rsidRPr="006747A3">
        <w:t xml:space="preserve"> </w:t>
      </w:r>
      <w:r w:rsidRPr="006747A3">
        <w:rPr>
          <w:noProof/>
          <w:lang w:val="en-US"/>
        </w:rPr>
        <w:drawing>
          <wp:inline distT="0" distB="0" distL="0" distR="0" wp14:anchorId="1B6408F8" wp14:editId="67B8C75E">
            <wp:extent cx="1981200" cy="2153920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215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DABA28" w14:textId="77777777" w:rsidR="00E36D09" w:rsidRPr="006747A3" w:rsidRDefault="00E36D09" w:rsidP="005E535F">
      <w:pPr>
        <w:pStyle w:val="Caption"/>
        <w:spacing w:before="240"/>
      </w:pPr>
      <w:bookmarkStart w:id="0" w:name="_Ref165472689"/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="00F9462A">
        <w:rPr>
          <w:noProof/>
        </w:rPr>
        <w:t>1</w:t>
      </w:r>
      <w:r w:rsidRPr="006747A3">
        <w:fldChar w:fldCharType="end"/>
      </w:r>
      <w:bookmarkEnd w:id="0"/>
      <w:r w:rsidRPr="006747A3">
        <w:t xml:space="preserve"> – Formatação, resolução e escala das imagens e gráficos.</w:t>
      </w:r>
    </w:p>
    <w:p w14:paraId="342477C9" w14:textId="77777777" w:rsidR="00E36D09" w:rsidRPr="006747A3" w:rsidRDefault="00E36D09" w:rsidP="0051651D">
      <w:pPr>
        <w:pStyle w:val="Heading3"/>
      </w:pPr>
      <w:r w:rsidRPr="006747A3">
        <w:t>Tabelas</w:t>
      </w:r>
    </w:p>
    <w:p w14:paraId="25B323CE" w14:textId="6B5D5E6F" w:rsidR="00786834" w:rsidRPr="006747A3" w:rsidRDefault="00E36D09" w:rsidP="005E535F">
      <w:r w:rsidRPr="006747A3">
        <w:t>As tabelas também devem apresentar um estilo simples coerente com o resto do documento</w:t>
      </w:r>
      <w:r w:rsidR="00BF7ABC" w:rsidRPr="006747A3">
        <w:t>, segundo as recomendações da APA</w:t>
      </w:r>
      <w:r w:rsidR="002F6FA0" w:rsidRPr="006747A3">
        <w:t xml:space="preserve"> </w:t>
      </w:r>
      <w:r w:rsidR="000B2C1F" w:rsidRPr="006747A3">
        <w:t>(Figura 2).</w:t>
      </w:r>
    </w:p>
    <w:p w14:paraId="56822CF5" w14:textId="77777777" w:rsidR="00786834" w:rsidRPr="006747A3" w:rsidRDefault="00786834" w:rsidP="00786834">
      <w:pPr>
        <w:keepNext/>
      </w:pPr>
      <w:r w:rsidRPr="006747A3">
        <w:rPr>
          <w:noProof/>
          <w:lang w:val="en-US"/>
        </w:rPr>
        <w:drawing>
          <wp:inline distT="0" distB="0" distL="0" distR="0" wp14:anchorId="6265053E" wp14:editId="1E3688C9">
            <wp:extent cx="3575512" cy="4223905"/>
            <wp:effectExtent l="0" t="0" r="635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5512" cy="4223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789B35" w14:textId="0F78E10C" w:rsidR="00786834" w:rsidRPr="006747A3" w:rsidRDefault="00786834" w:rsidP="00786834">
      <w:pPr>
        <w:pStyle w:val="Caption"/>
        <w:spacing w:before="240"/>
      </w:pPr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="00F9462A">
        <w:rPr>
          <w:noProof/>
        </w:rPr>
        <w:t>2</w:t>
      </w:r>
      <w:r w:rsidRPr="006747A3">
        <w:fldChar w:fldCharType="end"/>
      </w:r>
      <w:r w:rsidRPr="006747A3">
        <w:t xml:space="preserve"> – Opções de formatação de tabelas, segundo a APA</w:t>
      </w:r>
      <w:r w:rsidR="000B2C1F" w:rsidRPr="006747A3">
        <w:t xml:space="preserve"> (fonte: APA, 2010, p. 129)</w:t>
      </w:r>
    </w:p>
    <w:p w14:paraId="7E121DF7" w14:textId="5A566814" w:rsidR="00786834" w:rsidRPr="006747A3" w:rsidRDefault="000B2C1F" w:rsidP="005E535F">
      <w:r w:rsidRPr="006747A3">
        <w:t>A formatação c</w:t>
      </w:r>
      <w:r w:rsidR="00786834" w:rsidRPr="006747A3">
        <w:t xml:space="preserve">onsiste na aplicação de uma linha </w:t>
      </w:r>
      <w:r w:rsidRPr="006747A3">
        <w:t xml:space="preserve">da tabela como </w:t>
      </w:r>
      <w:r w:rsidR="00786834" w:rsidRPr="006747A3">
        <w:t>cabeçalho</w:t>
      </w:r>
      <w:r w:rsidRPr="006747A3">
        <w:t>,</w:t>
      </w:r>
      <w:r w:rsidR="00786834" w:rsidRPr="006747A3">
        <w:t xml:space="preserve"> a bold, sem cor de fundo. Com uma linha superior e inferior de ½ pt., a preto, sólida.</w:t>
      </w:r>
    </w:p>
    <w:p w14:paraId="5731968D" w14:textId="6DB6DDD1" w:rsidR="000B2C1F" w:rsidRPr="006747A3" w:rsidRDefault="000B2C1F" w:rsidP="000B2C1F">
      <w:pPr>
        <w:rPr>
          <w:i/>
        </w:rPr>
      </w:pPr>
      <w:r w:rsidRPr="006747A3">
        <w:t>As tabelas podem ser formatadas rapidamente com o estilo “Light</w:t>
      </w:r>
      <w:r w:rsidR="009671F0">
        <w:t xml:space="preserve"> Shading”, desativando a opção </w:t>
      </w:r>
      <w:r w:rsidRPr="009671F0">
        <w:rPr>
          <w:i/>
        </w:rPr>
        <w:t>Banded Rows</w:t>
      </w:r>
      <w:r w:rsidRPr="006747A3">
        <w:t xml:space="preserve">, disponível nas opções de formatação de tabelas da </w:t>
      </w:r>
      <w:r w:rsidRPr="006747A3">
        <w:rPr>
          <w:i/>
        </w:rPr>
        <w:t xml:space="preserve">Ribbon </w:t>
      </w:r>
      <w:r w:rsidRPr="006747A3">
        <w:t xml:space="preserve">(Figura 3). </w:t>
      </w:r>
    </w:p>
    <w:p w14:paraId="24697B16" w14:textId="77777777" w:rsidR="000B2C1F" w:rsidRPr="006747A3" w:rsidRDefault="000B2C1F" w:rsidP="000B2C1F">
      <w:r w:rsidRPr="006747A3">
        <w:rPr>
          <w:noProof/>
          <w:lang w:val="en-US"/>
        </w:rPr>
        <w:drawing>
          <wp:inline distT="0" distB="0" distL="0" distR="0" wp14:anchorId="0F62957D" wp14:editId="540D8E63">
            <wp:extent cx="5270500" cy="509579"/>
            <wp:effectExtent l="0" t="0" r="0" b="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5095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747A3">
        <w:t xml:space="preserve"> </w:t>
      </w:r>
    </w:p>
    <w:p w14:paraId="7DA3C8FD" w14:textId="77777777" w:rsidR="000B2C1F" w:rsidRPr="006747A3" w:rsidRDefault="000B2C1F" w:rsidP="000B2C1F">
      <w:pPr>
        <w:pStyle w:val="Caption"/>
        <w:spacing w:before="240"/>
      </w:pPr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="00F9462A">
        <w:rPr>
          <w:noProof/>
        </w:rPr>
        <w:t>3</w:t>
      </w:r>
      <w:r w:rsidRPr="006747A3">
        <w:fldChar w:fldCharType="end"/>
      </w:r>
      <w:r w:rsidRPr="006747A3">
        <w:t xml:space="preserve"> – Opções de formatação "Light Shading" das Tabelas</w:t>
      </w:r>
    </w:p>
    <w:p w14:paraId="4F684E93" w14:textId="77777777" w:rsidR="006E01DA" w:rsidRPr="006747A3" w:rsidRDefault="006E01DA" w:rsidP="006E01DA">
      <w:r w:rsidRPr="006747A3">
        <w:t>A formatação da tabela deve conter todos os espaços internos com 0,1 cm (Figura 4).</w:t>
      </w:r>
    </w:p>
    <w:p w14:paraId="7C16FEA1" w14:textId="7D7FC54A" w:rsidR="00E36D09" w:rsidRPr="006747A3" w:rsidRDefault="00786834" w:rsidP="005E535F">
      <w:r w:rsidRPr="006747A3">
        <w:rPr>
          <w:noProof/>
          <w:lang w:val="en-US"/>
        </w:rPr>
        <w:drawing>
          <wp:inline distT="0" distB="0" distL="0" distR="0" wp14:anchorId="3E68EC1E" wp14:editId="7BE6EC0D">
            <wp:extent cx="2438400" cy="245364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400" cy="2453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747A3">
        <w:t xml:space="preserve"> </w:t>
      </w:r>
      <w:r w:rsidR="002430FE" w:rsidRPr="006747A3">
        <w:rPr>
          <w:noProof/>
          <w:lang w:val="en-US"/>
        </w:rPr>
        <w:drawing>
          <wp:inline distT="0" distB="0" distL="0" distR="0" wp14:anchorId="07358D7F" wp14:editId="420B6C7C">
            <wp:extent cx="1771650" cy="1649730"/>
            <wp:effectExtent l="0" t="0" r="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71650" cy="1649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36FAF" w14:textId="64FA9CF1" w:rsidR="00E36D09" w:rsidRDefault="00E36D09" w:rsidP="005E535F">
      <w:pPr>
        <w:pStyle w:val="Caption"/>
        <w:spacing w:before="240"/>
      </w:pPr>
      <w:bookmarkStart w:id="1" w:name="_Ref165472673"/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="00F9462A">
        <w:rPr>
          <w:noProof/>
        </w:rPr>
        <w:t>4</w:t>
      </w:r>
      <w:r w:rsidRPr="006747A3">
        <w:fldChar w:fldCharType="end"/>
      </w:r>
      <w:bookmarkEnd w:id="1"/>
      <w:r w:rsidR="00786834" w:rsidRPr="006747A3">
        <w:t xml:space="preserve"> – Principais opções do espaçamento da tabela</w:t>
      </w:r>
      <w:r w:rsidR="005B4E4E" w:rsidRPr="006747A3">
        <w:t xml:space="preserve"> (Table Properties: Options)</w:t>
      </w:r>
    </w:p>
    <w:p w14:paraId="20D988C6" w14:textId="77777777" w:rsidR="006E01DA" w:rsidRDefault="006E01DA" w:rsidP="006E01DA">
      <w:r w:rsidRPr="006747A3">
        <w:t>Os seus conteúdos devem estar formatados com o estilo “Normal” com o tamanho (corpo) da fonte a 8 pt.</w:t>
      </w:r>
      <w:r>
        <w:t xml:space="preserve"> e o espaçamento entrelinhas simples. Não devem acrescentar espaços antes, nem depois dos parágrafos.</w:t>
      </w:r>
    </w:p>
    <w:p w14:paraId="65505687" w14:textId="77777777" w:rsidR="00E36D09" w:rsidRPr="006747A3" w:rsidRDefault="00E36D09" w:rsidP="0051651D">
      <w:pPr>
        <w:pStyle w:val="Heading3"/>
      </w:pPr>
      <w:bookmarkStart w:id="2" w:name="_Ref165473953"/>
      <w:r w:rsidRPr="006747A3">
        <w:t>Legendas e meta informação (rodapés e numeração)</w:t>
      </w:r>
    </w:p>
    <w:p w14:paraId="56145D99" w14:textId="54019279" w:rsidR="00E36D09" w:rsidRDefault="00E36D09" w:rsidP="005E535F">
      <w:r w:rsidRPr="006747A3">
        <w:t>As legendas das imagens</w:t>
      </w:r>
      <w:r w:rsidR="00FA7EC1">
        <w:t xml:space="preserve"> (figuras)</w:t>
      </w:r>
      <w:r w:rsidRPr="006747A3">
        <w:t xml:space="preserve">, gráficos e tabelas, tal como os restantes elementos de meta informação como os rodapés e a numeração das páginas da comunicação devem apresentar uma formatação semelhante. Mas, devem estar formatados com o estilo apropriado de </w:t>
      </w:r>
      <w:r w:rsidR="001B0391" w:rsidRPr="006747A3">
        <w:t>“</w:t>
      </w:r>
      <w:r w:rsidRPr="006747A3">
        <w:t>Legenda</w:t>
      </w:r>
      <w:r w:rsidR="001B0391" w:rsidRPr="006747A3">
        <w:t>”</w:t>
      </w:r>
      <w:r w:rsidRPr="006747A3">
        <w:t xml:space="preserve"> (</w:t>
      </w:r>
      <w:r w:rsidR="009671F0">
        <w:t>“</w:t>
      </w:r>
      <w:r w:rsidRPr="006747A3">
        <w:t>Caption</w:t>
      </w:r>
      <w:r w:rsidR="009671F0">
        <w:t>”</w:t>
      </w:r>
      <w:r w:rsidRPr="006747A3">
        <w:t xml:space="preserve">), </w:t>
      </w:r>
      <w:r w:rsidR="001B0391" w:rsidRPr="006747A3">
        <w:t>“</w:t>
      </w:r>
      <w:r w:rsidRPr="006747A3">
        <w:t>Rodapé</w:t>
      </w:r>
      <w:r w:rsidR="001B0391" w:rsidRPr="006747A3">
        <w:t>”</w:t>
      </w:r>
      <w:r w:rsidRPr="006747A3">
        <w:t xml:space="preserve"> (</w:t>
      </w:r>
      <w:r w:rsidR="009671F0">
        <w:t>“</w:t>
      </w:r>
      <w:r w:rsidRPr="006747A3">
        <w:t>Footnote Text</w:t>
      </w:r>
      <w:r w:rsidR="009671F0">
        <w:t>”</w:t>
      </w:r>
      <w:r w:rsidRPr="006747A3">
        <w:t xml:space="preserve">) ou </w:t>
      </w:r>
      <w:r w:rsidR="001B0391" w:rsidRPr="006747A3">
        <w:t>“</w:t>
      </w:r>
      <w:r w:rsidRPr="006747A3">
        <w:t>Numeração</w:t>
      </w:r>
      <w:r w:rsidR="001B0391" w:rsidRPr="006747A3">
        <w:t>”</w:t>
      </w:r>
      <w:r w:rsidRPr="006747A3">
        <w:t xml:space="preserve"> (</w:t>
      </w:r>
      <w:r w:rsidR="009671F0">
        <w:t>“</w:t>
      </w:r>
      <w:r w:rsidRPr="006747A3">
        <w:t>Page Number</w:t>
      </w:r>
      <w:r w:rsidR="009671F0">
        <w:t>”</w:t>
      </w:r>
      <w:r w:rsidRPr="006747A3">
        <w:t xml:space="preserve">). </w:t>
      </w:r>
      <w:r w:rsidR="006A74D1" w:rsidRPr="006747A3">
        <w:t>As notas adicionais (como datas ou informações adicionais) devem ser inseridas em notas de rodapé. Não devem ser utilizadas notas de final de secção/capítulo (serão convertidas em notas de rodapé).</w:t>
      </w:r>
    </w:p>
    <w:p w14:paraId="5AFA46E4" w14:textId="59679AD7" w:rsidR="00FA7EC1" w:rsidRDefault="00FA7EC1" w:rsidP="00FA7EC1">
      <w:r>
        <w:t xml:space="preserve">As legendas das imagens surgem depois da figura. As legendas </w:t>
      </w:r>
      <w:r w:rsidR="003D0DF1">
        <w:t xml:space="preserve">(ou títulos) </w:t>
      </w:r>
      <w:r>
        <w:t xml:space="preserve">das tabelas </w:t>
      </w:r>
      <w:r w:rsidR="003D0DF1">
        <w:t xml:space="preserve">surgem </w:t>
      </w:r>
      <w:r>
        <w:t>antes.</w:t>
      </w:r>
    </w:p>
    <w:p w14:paraId="66578747" w14:textId="68CEB2E0" w:rsidR="00E36D09" w:rsidRPr="006747A3" w:rsidRDefault="001B0391" w:rsidP="005E535F">
      <w:r w:rsidRPr="006747A3">
        <w:t>As l</w:t>
      </w:r>
      <w:r w:rsidR="00E36D09" w:rsidRPr="006747A3">
        <w:t>egendas usam a Times New Roman, Bold, 8 pt</w:t>
      </w:r>
      <w:r w:rsidRPr="006747A3">
        <w:t>.</w:t>
      </w:r>
      <w:r w:rsidR="00E36D09" w:rsidRPr="006747A3">
        <w:t xml:space="preserve">, a preto, com </w:t>
      </w:r>
      <w:r w:rsidRPr="006747A3">
        <w:t>entrelinha +1.5 linhas e</w:t>
      </w:r>
      <w:r w:rsidR="00E36D09" w:rsidRPr="006747A3">
        <w:t xml:space="preserve"> 1 linha </w:t>
      </w:r>
      <w:r w:rsidRPr="006747A3">
        <w:t xml:space="preserve">de espaço </w:t>
      </w:r>
      <w:r w:rsidR="00E36D09" w:rsidRPr="006747A3">
        <w:t>no final dos parágrafos.</w:t>
      </w:r>
    </w:p>
    <w:p w14:paraId="46EDA0AF" w14:textId="1A2C9887" w:rsidR="00E36D09" w:rsidRPr="006747A3" w:rsidRDefault="001B0391" w:rsidP="005E535F">
      <w:r w:rsidRPr="006747A3">
        <w:t>Os rodapés, n</w:t>
      </w:r>
      <w:r w:rsidR="00E36D09" w:rsidRPr="006747A3">
        <w:t>umeração e restantes elementos de meta informação usam a Times New Roman, normal, 8 pt</w:t>
      </w:r>
      <w:r w:rsidRPr="006747A3">
        <w:t>.</w:t>
      </w:r>
      <w:r w:rsidR="00E36D09" w:rsidRPr="006747A3">
        <w:t>, a preto, com entrelinha +1.5 linhas</w:t>
      </w:r>
      <w:r w:rsidRPr="006747A3">
        <w:t xml:space="preserve"> </w:t>
      </w:r>
      <w:r w:rsidR="00E964FB">
        <w:t>sem espaços adicionais de parágrafo</w:t>
      </w:r>
    </w:p>
    <w:p w14:paraId="2498CCD1" w14:textId="6837561C" w:rsidR="00D23AD1" w:rsidRPr="006747A3" w:rsidRDefault="00D23AD1" w:rsidP="0051651D">
      <w:pPr>
        <w:pStyle w:val="Heading3"/>
        <w:rPr>
          <w:i/>
        </w:rPr>
      </w:pPr>
      <w:r w:rsidRPr="006747A3">
        <w:t>Ci</w:t>
      </w:r>
      <w:r w:rsidR="008A721B">
        <w:t>tações,</w:t>
      </w:r>
      <w:r w:rsidRPr="006747A3">
        <w:t xml:space="preserve"> citações </w:t>
      </w:r>
      <w:r w:rsidR="008A721B">
        <w:t>breves, citações</w:t>
      </w:r>
      <w:r w:rsidR="002612BF" w:rsidRPr="006747A3">
        <w:t xml:space="preserve"> extensas ou </w:t>
      </w:r>
      <w:r w:rsidRPr="006747A3">
        <w:t>em bloco (</w:t>
      </w:r>
      <w:r w:rsidR="006D4CB4" w:rsidRPr="006747A3">
        <w:rPr>
          <w:i/>
          <w:iCs/>
        </w:rPr>
        <w:t>block quotation</w:t>
      </w:r>
      <w:r w:rsidRPr="006747A3">
        <w:t>)</w:t>
      </w:r>
    </w:p>
    <w:p w14:paraId="430BFAB2" w14:textId="68A99E6B" w:rsidR="00A732D7" w:rsidRPr="006747A3" w:rsidRDefault="00D23AD1" w:rsidP="00A732D7">
      <w:r w:rsidRPr="006747A3">
        <w:t xml:space="preserve">As citações devem ser feitas no formato autor-data, segundo as recomendações da 6.ª edição da APA (2010). </w:t>
      </w:r>
      <w:r w:rsidR="00950F0C">
        <w:t xml:space="preserve">A seguir ao texto citado (entre parêntesis curvos) devem figurar os seguintes </w:t>
      </w:r>
      <w:r w:rsidR="00A732D7" w:rsidRPr="006747A3">
        <w:t xml:space="preserve">elementos </w:t>
      </w:r>
      <w:r w:rsidR="00950F0C">
        <w:t xml:space="preserve">por </w:t>
      </w:r>
      <w:r w:rsidR="00A732D7" w:rsidRPr="006747A3">
        <w:t>ordem: </w:t>
      </w:r>
      <w:r w:rsidR="00C45137" w:rsidRPr="006747A3">
        <w:t xml:space="preserve"> 1)</w:t>
      </w:r>
      <w:r w:rsidR="00A732D7" w:rsidRPr="006747A3">
        <w:t xml:space="preserve"> apelido do autor, </w:t>
      </w:r>
      <w:r w:rsidR="001F447F" w:rsidRPr="006747A3">
        <w:t>seguido de vírgula</w:t>
      </w:r>
      <w:r w:rsidR="00C45137" w:rsidRPr="006747A3">
        <w:t xml:space="preserve"> e; 2) </w:t>
      </w:r>
      <w:r w:rsidR="00A732D7" w:rsidRPr="006747A3">
        <w:t>ano de publicação do documento e</w:t>
      </w:r>
      <w:r w:rsidR="00FA7E61" w:rsidRPr="006747A3">
        <w:t xml:space="preserve"> 3) </w:t>
      </w:r>
      <w:r w:rsidR="00A732D7" w:rsidRPr="006747A3">
        <w:t>tr</w:t>
      </w:r>
      <w:r w:rsidR="00C45137" w:rsidRPr="006747A3">
        <w:t>atando-se de uma citação direta</w:t>
      </w:r>
      <w:r w:rsidR="00FA7E61" w:rsidRPr="006747A3">
        <w:t xml:space="preserve">, </w:t>
      </w:r>
      <w:r w:rsidR="00A732D7" w:rsidRPr="006747A3">
        <w:t>o</w:t>
      </w:r>
      <w:r w:rsidR="00C45137" w:rsidRPr="006747A3">
        <w:t>(</w:t>
      </w:r>
      <w:r w:rsidR="00A732D7" w:rsidRPr="006747A3">
        <w:t>s</w:t>
      </w:r>
      <w:r w:rsidR="00C45137" w:rsidRPr="006747A3">
        <w:t>)</w:t>
      </w:r>
      <w:r w:rsidR="00A732D7" w:rsidRPr="006747A3">
        <w:t xml:space="preserve"> número</w:t>
      </w:r>
      <w:r w:rsidR="00C45137" w:rsidRPr="006747A3">
        <w:t>(</w:t>
      </w:r>
      <w:r w:rsidR="00A732D7" w:rsidRPr="006747A3">
        <w:t>s</w:t>
      </w:r>
      <w:r w:rsidR="00C45137" w:rsidRPr="006747A3">
        <w:t>)</w:t>
      </w:r>
      <w:r w:rsidR="00A732D7" w:rsidRPr="006747A3">
        <w:t xml:space="preserve"> das página</w:t>
      </w:r>
      <w:r w:rsidR="00C45137" w:rsidRPr="006747A3">
        <w:t>(</w:t>
      </w:r>
      <w:r w:rsidR="00A732D7" w:rsidRPr="006747A3">
        <w:t>s</w:t>
      </w:r>
      <w:r w:rsidR="00C45137" w:rsidRPr="006747A3">
        <w:t xml:space="preserve">) citadas. Esta informação é colocada entre parêntesis </w:t>
      </w:r>
      <w:r w:rsidR="006D4CB4" w:rsidRPr="006747A3">
        <w:t>curvos</w:t>
      </w:r>
      <w:r w:rsidR="00C45137" w:rsidRPr="006747A3">
        <w:t xml:space="preserve"> </w:t>
      </w:r>
      <w:r w:rsidR="00C45137" w:rsidRPr="006747A3">
        <w:fldChar w:fldCharType="begin" w:fldLock="1"/>
      </w:r>
      <w:r w:rsidR="00FA7E61" w:rsidRPr="006747A3">
        <w:instrText>ADDIN CSL_CITATION { "citationItems" : [ { "id" : "ITEM-1", "itemData" : { "URL" : "https://www.ua.pt/sbidm%5Cbiblioteca/normas", "accessed" : { "date-parts" : [ [ "2016", "1", "8" ] ] }, "author" : [ { "dropping-particle" : "", "family" : "SBIDM - UA", "given" : "", "non-dropping-particle" : "", "parse-names" : false, "suffix" : "" } ], "id" : "ITEM-1", "issued" : { "date-parts" : [ [ "2016" ] ] }, "title" : "Refer\u00eancias bibliogr\u00e1ficas - normas e estilos", "type" : "webpage" }, "locator" : "3", "uris" : [ "http://www.mendeley.com/documents/?uuid=fb49c09d-a69a-414e-9179-11fea9c51ce1" ] } ], "mendeley" : { "formattedCitation" : "(SBIDM - UA, 2016, p. 3)", "plainTextFormattedCitation" : "(SBIDM - UA, 2016, p. 3)", "previouslyFormattedCitation" : "(SBIDM - UA, 2016, p. 3)" }, "properties" : { "noteIndex" : 0 }, "schema" : "https://github.com/citation-style-language/schema/raw/master/csl-citation.json" }</w:instrText>
      </w:r>
      <w:r w:rsidR="00C45137" w:rsidRPr="006747A3">
        <w:fldChar w:fldCharType="separate"/>
      </w:r>
      <w:r w:rsidR="00C45137" w:rsidRPr="006747A3">
        <w:t>(</w:t>
      </w:r>
      <w:r w:rsidR="0081773C">
        <w:t>autor</w:t>
      </w:r>
      <w:r w:rsidR="006D60F7">
        <w:t xml:space="preserve">, </w:t>
      </w:r>
      <w:r w:rsidR="0081773C">
        <w:t>data, número de página</w:t>
      </w:r>
      <w:r w:rsidR="00C45137" w:rsidRPr="006747A3">
        <w:t>)</w:t>
      </w:r>
      <w:r w:rsidR="00C45137" w:rsidRPr="006747A3">
        <w:fldChar w:fldCharType="end"/>
      </w:r>
      <w:r w:rsidR="00C45137" w:rsidRPr="006747A3">
        <w:t>.</w:t>
      </w:r>
    </w:p>
    <w:p w14:paraId="4254F1C0" w14:textId="7D74CEBB" w:rsidR="00D23AD1" w:rsidRPr="006747A3" w:rsidRDefault="00A15708" w:rsidP="00D23AD1">
      <w:r w:rsidRPr="006747A3">
        <w:t>As citações d</w:t>
      </w:r>
      <w:r w:rsidR="00D23AD1" w:rsidRPr="006747A3">
        <w:t xml:space="preserve">evem estar formatadas no estilo conforme o texto onde estão inseridas: “Normal” se estiverem inseridas no corpo do texto; “Caption” se estiverem </w:t>
      </w:r>
      <w:r w:rsidR="002F6FA0" w:rsidRPr="006747A3">
        <w:t xml:space="preserve">inseridas em </w:t>
      </w:r>
      <w:r w:rsidR="00D23AD1" w:rsidRPr="006747A3">
        <w:t xml:space="preserve">legendas </w:t>
      </w:r>
      <w:r w:rsidR="002F6FA0" w:rsidRPr="006747A3">
        <w:t xml:space="preserve">de </w:t>
      </w:r>
      <w:r w:rsidR="00D23AD1" w:rsidRPr="006747A3">
        <w:t>imagens, gráficos e tabelas, tal como os restantes elementos de meta</w:t>
      </w:r>
      <w:r w:rsidR="002F6FA0" w:rsidRPr="006747A3">
        <w:t xml:space="preserve"> textuais.</w:t>
      </w:r>
    </w:p>
    <w:p w14:paraId="1E8773AB" w14:textId="14E424AB" w:rsidR="006D4CB4" w:rsidRPr="006747A3" w:rsidRDefault="00A15708" w:rsidP="00D23AD1">
      <w:r w:rsidRPr="006747A3">
        <w:t xml:space="preserve">Podem ser feitas </w:t>
      </w:r>
      <w:r w:rsidR="001F447F" w:rsidRPr="006747A3">
        <w:t xml:space="preserve">citações </w:t>
      </w:r>
      <w:r w:rsidR="00FA7E61" w:rsidRPr="006747A3">
        <w:t xml:space="preserve">breves (menos de 40 palavras) ou extensas: “A citação </w:t>
      </w:r>
      <w:r w:rsidR="0081773C">
        <w:t xml:space="preserve">extensa é uma cópia </w:t>
      </w:r>
      <w:r w:rsidR="00FA7E61" w:rsidRPr="006747A3">
        <w:t xml:space="preserve">direta </w:t>
      </w:r>
      <w:r w:rsidR="0081773C">
        <w:t xml:space="preserve">de texto com mais </w:t>
      </w:r>
      <w:r w:rsidR="00FA7E61" w:rsidRPr="006747A3">
        <w:t xml:space="preserve">de 40 palavras” </w:t>
      </w:r>
      <w:r w:rsidR="00FA7E61" w:rsidRPr="006747A3">
        <w:fldChar w:fldCharType="begin" w:fldLock="1"/>
      </w:r>
      <w:r w:rsidR="00411B27" w:rsidRPr="006747A3">
        <w:instrText>ADDIN CSL_CITATION { "citationItems" : [ { "id" : "ITEM-1", "itemData" : { "URL" : "https://www.ua.pt/sbidm%5Cbiblioteca/normas", "accessed" : { "date-parts" : [ [ "2016", "1", "8" ] ] }, "author" : [ { "dropping-particle" : "", "family" : "SBIDM - UA", "given" : "", "non-dropping-particle" : "", "parse-names" : false, "suffix" : "" } ], "id" : "ITEM-1", "issued" : { "date-parts" : [ [ "2016" ] ] }, "title" : "Refer\u00eancias bibliogr\u00e1ficas - normas e estilos", "type" : "webpage" }, "locator" : "7", "uris" : [ "http://www.mendeley.com/documents/?uuid=fb49c09d-a69a-414e-9179-11fea9c51ce1" ] } ], "mendeley" : { "formattedCitation" : "(SBIDM - UA, 2016, p. 7)", "plainTextFormattedCitation" : "(SBIDM - UA, 2016, p. 7)", "previouslyFormattedCitation" : "(SBIDM - UA, 2016, p. 7)" }, "properties" : { "noteIndex" : 0 }, "schema" : "https://github.com/citation-style-language/schema/raw/master/csl-citation.json" }</w:instrText>
      </w:r>
      <w:r w:rsidR="00FA7E61" w:rsidRPr="006747A3">
        <w:fldChar w:fldCharType="separate"/>
      </w:r>
      <w:r w:rsidR="00FA7E61" w:rsidRPr="006747A3">
        <w:t>(</w:t>
      </w:r>
      <w:r w:rsidR="0081773C">
        <w:t>autor</w:t>
      </w:r>
      <w:r w:rsidR="006D60F7">
        <w:t xml:space="preserve">, </w:t>
      </w:r>
      <w:r w:rsidR="0081773C">
        <w:t>data, número de página</w:t>
      </w:r>
      <w:r w:rsidR="006D60F7">
        <w:t>)</w:t>
      </w:r>
      <w:r w:rsidR="00FA7E61" w:rsidRPr="006747A3">
        <w:fldChar w:fldCharType="end"/>
      </w:r>
      <w:r w:rsidR="00FA7E61" w:rsidRPr="006747A3">
        <w:t>.</w:t>
      </w:r>
      <w:r w:rsidR="002612BF" w:rsidRPr="006747A3">
        <w:t xml:space="preserve"> Neste caso, a transcrição é formatada como uma citação extensa, ou em bloco (</w:t>
      </w:r>
      <w:r w:rsidR="006D4CB4" w:rsidRPr="006747A3">
        <w:rPr>
          <w:i/>
          <w:iCs/>
        </w:rPr>
        <w:t>block quotation</w:t>
      </w:r>
      <w:r w:rsidR="002612BF" w:rsidRPr="006747A3">
        <w:t xml:space="preserve">), </w:t>
      </w:r>
      <w:r w:rsidR="006D4CB4" w:rsidRPr="006747A3">
        <w:t>com o estilo</w:t>
      </w:r>
      <w:r w:rsidR="006A74D1" w:rsidRPr="006747A3">
        <w:t xml:space="preserve"> “Citação” (“Quote”), que é idê</w:t>
      </w:r>
      <w:r w:rsidR="006D4CB4" w:rsidRPr="006747A3">
        <w:t xml:space="preserve">ntico aos estilo “Normal”, </w:t>
      </w:r>
      <w:r w:rsidR="002612BF" w:rsidRPr="006747A3">
        <w:t>destacando (indentando) o texto com um avanço da margem esquerda em 1,27 cm para todas as linhas</w:t>
      </w:r>
      <w:r w:rsidR="0038657D" w:rsidRPr="006747A3">
        <w:t>, entrelinha dupla</w:t>
      </w:r>
      <w:r w:rsidR="002612BF" w:rsidRPr="006747A3">
        <w:t xml:space="preserve">. </w:t>
      </w:r>
      <w:r w:rsidR="006D4CB4" w:rsidRPr="006747A3">
        <w:t xml:space="preserve">A citação não </w:t>
      </w:r>
      <w:r w:rsidR="00824C29">
        <w:t xml:space="preserve">estar contida entre </w:t>
      </w:r>
      <w:r w:rsidR="006D4CB4" w:rsidRPr="006747A3">
        <w:t xml:space="preserve">aspas. </w:t>
      </w:r>
      <w:r w:rsidR="002612BF" w:rsidRPr="006747A3">
        <w:t>Deve ser incluída a</w:t>
      </w:r>
      <w:r w:rsidR="006D4CB4" w:rsidRPr="006747A3">
        <w:t xml:space="preserve"> referência ao autor e à data, seguido da</w:t>
      </w:r>
      <w:r w:rsidR="002612BF" w:rsidRPr="006747A3">
        <w:t xml:space="preserve"> página (p.) ou o intervalo de páginas (pp.)</w:t>
      </w:r>
      <w:r w:rsidR="006D4CB4" w:rsidRPr="006747A3">
        <w:t>, entre parêntesis curvos, a seguir ao ponto final:</w:t>
      </w:r>
    </w:p>
    <w:p w14:paraId="0CC755FE" w14:textId="27615CFF" w:rsidR="007742DC" w:rsidRPr="00D9649F" w:rsidRDefault="006D4CB4" w:rsidP="006E01DA">
      <w:pPr>
        <w:pStyle w:val="Quote"/>
      </w:pPr>
      <w:r w:rsidRPr="00D9649F">
        <w:t xml:space="preserve">If the quotation comprises 40 or more words, display it in a freestanding block of text and omit the quotation marks. Start such a block quotation on a new line and indent the block about a </w:t>
      </w:r>
      <w:r w:rsidR="00D9649F" w:rsidRPr="00D9649F">
        <w:t>half-inch</w:t>
      </w:r>
      <w:r w:rsidRPr="00D9649F">
        <w:t xml:space="preserve"> from the left margin (in t</w:t>
      </w:r>
      <w:r w:rsidR="006A74D1" w:rsidRPr="00D9649F">
        <w:t>he same position as a new para</w:t>
      </w:r>
      <w:r w:rsidRPr="00D9649F">
        <w:t>graph). If there are additional paragraphs within the quotation, indent the first line of each an additional half inch. Double-space the entire quotation. At the end of a block quotation, cite the quoted source and the page or paragraph number in parentheses after the final punctuation mark. (APA, 2010, p. 171)</w:t>
      </w:r>
    </w:p>
    <w:p w14:paraId="253A3703" w14:textId="11267E48" w:rsidR="00E36D09" w:rsidRDefault="00E36D09" w:rsidP="0051651D">
      <w:pPr>
        <w:pStyle w:val="Heading3"/>
      </w:pPr>
      <w:bookmarkStart w:id="3" w:name="_Ref314143928"/>
      <w:r w:rsidRPr="006747A3">
        <w:t>Resumo dos estilos de formatação</w:t>
      </w:r>
      <w:bookmarkEnd w:id="2"/>
      <w:bookmarkEnd w:id="3"/>
    </w:p>
    <w:p w14:paraId="2B08C6C7" w14:textId="77777777" w:rsidR="00586B4B" w:rsidRPr="006747A3" w:rsidRDefault="00586B4B" w:rsidP="00586B4B">
      <w:pPr>
        <w:pStyle w:val="Caption"/>
        <w:spacing w:before="240"/>
      </w:pPr>
      <w:r w:rsidRPr="006747A3">
        <w:t xml:space="preserve">Tabela </w:t>
      </w:r>
      <w:r w:rsidRPr="006747A3">
        <w:fldChar w:fldCharType="begin"/>
      </w:r>
      <w:r w:rsidRPr="006747A3">
        <w:instrText xml:space="preserve"> SEQ Tabela \* ARABIC </w:instrText>
      </w:r>
      <w:r w:rsidRPr="006747A3">
        <w:fldChar w:fldCharType="separate"/>
      </w:r>
      <w:r w:rsidR="00F9462A">
        <w:rPr>
          <w:noProof/>
        </w:rPr>
        <w:t>1</w:t>
      </w:r>
      <w:r w:rsidRPr="006747A3">
        <w:fldChar w:fldCharType="end"/>
      </w:r>
      <w:r w:rsidRPr="006747A3">
        <w:t xml:space="preserve"> – Resumo das estruturas de formatação</w:t>
      </w:r>
    </w:p>
    <w:tbl>
      <w:tblPr>
        <w:tblStyle w:val="LightShading"/>
        <w:tblW w:w="8359" w:type="dxa"/>
        <w:tblLook w:val="06A0" w:firstRow="1" w:lastRow="0" w:firstColumn="1" w:lastColumn="0" w:noHBand="1" w:noVBand="1"/>
      </w:tblPr>
      <w:tblGrid>
        <w:gridCol w:w="1475"/>
        <w:gridCol w:w="2410"/>
        <w:gridCol w:w="4474"/>
      </w:tblGrid>
      <w:tr w:rsidR="00E36D09" w:rsidRPr="006747A3" w14:paraId="3FF04FF3" w14:textId="77777777" w:rsidTr="000B2C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55D34F9" w14:textId="7777777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me</w:t>
            </w:r>
          </w:p>
        </w:tc>
        <w:tc>
          <w:tcPr>
            <w:tcW w:w="2410" w:type="dxa"/>
          </w:tcPr>
          <w:p w14:paraId="23C607DB" w14:textId="77777777" w:rsidR="00E36D09" w:rsidRPr="006747A3" w:rsidRDefault="00E36D09" w:rsidP="007868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Objectivo</w:t>
            </w:r>
          </w:p>
        </w:tc>
        <w:tc>
          <w:tcPr>
            <w:tcW w:w="4474" w:type="dxa"/>
          </w:tcPr>
          <w:p w14:paraId="7F281666" w14:textId="77777777" w:rsidR="00E36D09" w:rsidRPr="006747A3" w:rsidRDefault="00E36D09" w:rsidP="007868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Descrição da formatação dos elementos</w:t>
            </w:r>
          </w:p>
        </w:tc>
      </w:tr>
      <w:tr w:rsidR="00E36D09" w:rsidRPr="006747A3" w14:paraId="0AAD59D7" w14:textId="77777777" w:rsidTr="000B2C1F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5A4114E1" w14:textId="7F99F73F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1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Heading 1)</w:t>
            </w:r>
          </w:p>
        </w:tc>
        <w:tc>
          <w:tcPr>
            <w:tcW w:w="2410" w:type="dxa"/>
          </w:tcPr>
          <w:p w14:paraId="0DCAF14E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 da Comunicação</w:t>
            </w:r>
          </w:p>
        </w:tc>
        <w:tc>
          <w:tcPr>
            <w:tcW w:w="4474" w:type="dxa"/>
          </w:tcPr>
          <w:p w14:paraId="3D97FC0D" w14:textId="1AF0FF68" w:rsidR="00E36D09" w:rsidRPr="006747A3" w:rsidRDefault="00E36D09" w:rsidP="00586B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24 pt, +1,5 </w:t>
            </w:r>
            <w:r w:rsidR="00586B4B" w:rsidRPr="006747A3">
              <w:rPr>
                <w:sz w:val="16"/>
                <w:szCs w:val="16"/>
              </w:rPr>
              <w:t>entrelinha</w:t>
            </w:r>
            <w:r w:rsidRPr="006747A3">
              <w:rPr>
                <w:sz w:val="16"/>
                <w:szCs w:val="16"/>
              </w:rPr>
              <w:t xml:space="preserve">, </w:t>
            </w:r>
            <w:r w:rsidR="006E01DA"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 w:rsidR="00586B4B"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1D8B23BB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686E6E13" w14:textId="493BFC53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2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Heading 2)</w:t>
            </w:r>
          </w:p>
        </w:tc>
        <w:tc>
          <w:tcPr>
            <w:tcW w:w="2410" w:type="dxa"/>
          </w:tcPr>
          <w:p w14:paraId="6F81C9DB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Divisão da comunicação em partes lógicas, ou estruturais</w:t>
            </w:r>
          </w:p>
        </w:tc>
        <w:tc>
          <w:tcPr>
            <w:tcW w:w="4474" w:type="dxa"/>
          </w:tcPr>
          <w:p w14:paraId="6129D988" w14:textId="567F2D12" w:rsidR="00E36D09" w:rsidRPr="006747A3" w:rsidRDefault="00586B4B" w:rsidP="00586B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</w:t>
            </w:r>
            <w:r>
              <w:rPr>
                <w:sz w:val="16"/>
                <w:szCs w:val="16"/>
              </w:rPr>
              <w:t>18</w:t>
            </w:r>
            <w:r w:rsidRPr="006747A3">
              <w:rPr>
                <w:sz w:val="16"/>
                <w:szCs w:val="16"/>
              </w:rPr>
              <w:t xml:space="preserve"> pt, +1,5 entrelinha</w:t>
            </w:r>
            <w:r w:rsidR="006E01DA" w:rsidRPr="006747A3">
              <w:rPr>
                <w:sz w:val="16"/>
                <w:szCs w:val="16"/>
              </w:rPr>
              <w:t xml:space="preserve">, </w:t>
            </w:r>
            <w:r w:rsidR="006E01DA">
              <w:rPr>
                <w:sz w:val="16"/>
                <w:szCs w:val="16"/>
              </w:rPr>
              <w:t xml:space="preserve">+2 linhas antes </w:t>
            </w:r>
            <w:r w:rsidR="006E01DA" w:rsidRPr="006747A3">
              <w:rPr>
                <w:sz w:val="16"/>
                <w:szCs w:val="16"/>
              </w:rPr>
              <w:t xml:space="preserve">+1 </w:t>
            </w:r>
            <w:r w:rsidR="006E01DA">
              <w:rPr>
                <w:sz w:val="16"/>
                <w:szCs w:val="16"/>
              </w:rPr>
              <w:t xml:space="preserve">linha </w:t>
            </w:r>
            <w:r w:rsidR="006E01DA"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56FCA0E5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C875CEA" w14:textId="6A63A9B9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3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Heading 3)</w:t>
            </w:r>
          </w:p>
        </w:tc>
        <w:tc>
          <w:tcPr>
            <w:tcW w:w="2410" w:type="dxa"/>
          </w:tcPr>
          <w:p w14:paraId="400439A0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Divisão das partes da comunicação em secções </w:t>
            </w:r>
          </w:p>
        </w:tc>
        <w:tc>
          <w:tcPr>
            <w:tcW w:w="4474" w:type="dxa"/>
          </w:tcPr>
          <w:p w14:paraId="7D2386F0" w14:textId="054BEAE6" w:rsidR="00E36D09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</w:t>
            </w:r>
            <w:r>
              <w:rPr>
                <w:sz w:val="16"/>
                <w:szCs w:val="16"/>
              </w:rPr>
              <w:t>12</w:t>
            </w:r>
            <w:r w:rsidRPr="006747A3">
              <w:rPr>
                <w:sz w:val="16"/>
                <w:szCs w:val="16"/>
              </w:rPr>
              <w:t xml:space="preserve">pt, +1,5 entrelinha, </w:t>
            </w:r>
            <w:r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6E01DA" w:rsidRPr="006747A3" w14:paraId="3D23ADC5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7F6E3294" w14:textId="75F2185C" w:rsidR="006E01DA" w:rsidRPr="006747A3" w:rsidRDefault="006E01DA" w:rsidP="000B2C1F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ítulos de Nível 5</w:t>
            </w:r>
            <w:r>
              <w:rPr>
                <w:sz w:val="16"/>
                <w:szCs w:val="16"/>
              </w:rPr>
              <w:br/>
              <w:t>(Heading 5)</w:t>
            </w:r>
          </w:p>
        </w:tc>
        <w:tc>
          <w:tcPr>
            <w:tcW w:w="2410" w:type="dxa"/>
          </w:tcPr>
          <w:p w14:paraId="41974D7A" w14:textId="639D6FCA" w:rsidR="006E01DA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mes dos autores</w:t>
            </w:r>
          </w:p>
        </w:tc>
        <w:tc>
          <w:tcPr>
            <w:tcW w:w="4474" w:type="dxa"/>
          </w:tcPr>
          <w:p w14:paraId="648428F2" w14:textId="09B99D5C" w:rsidR="006E01DA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</w:t>
            </w:r>
            <w:r>
              <w:rPr>
                <w:sz w:val="16"/>
                <w:szCs w:val="16"/>
              </w:rPr>
              <w:t>12</w:t>
            </w:r>
            <w:r w:rsidRPr="006747A3">
              <w:rPr>
                <w:sz w:val="16"/>
                <w:szCs w:val="16"/>
              </w:rPr>
              <w:t xml:space="preserve"> pt, +1,5 entrelinha, </w:t>
            </w:r>
            <w:r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7F3C6766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34B546D6" w14:textId="7777777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rmal</w:t>
            </w:r>
          </w:p>
        </w:tc>
        <w:tc>
          <w:tcPr>
            <w:tcW w:w="2410" w:type="dxa"/>
          </w:tcPr>
          <w:p w14:paraId="296B4AD2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Corpo de  texto da comunicação</w:t>
            </w:r>
          </w:p>
        </w:tc>
        <w:tc>
          <w:tcPr>
            <w:tcW w:w="4474" w:type="dxa"/>
          </w:tcPr>
          <w:p w14:paraId="14223448" w14:textId="69692C7A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normal, corpo 12 pt, entrelinha +1,5 linhas, preto, esp. </w:t>
            </w:r>
            <w:r w:rsidR="00433168" w:rsidRPr="006747A3">
              <w:rPr>
                <w:sz w:val="16"/>
                <w:szCs w:val="16"/>
              </w:rPr>
              <w:t>P</w:t>
            </w:r>
            <w:r w:rsidRPr="006747A3">
              <w:rPr>
                <w:sz w:val="16"/>
                <w:szCs w:val="16"/>
              </w:rPr>
              <w:t>arágrafos +1 depois</w:t>
            </w:r>
          </w:p>
        </w:tc>
      </w:tr>
      <w:tr w:rsidR="00E36D09" w:rsidRPr="006747A3" w14:paraId="6DCF6368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B57AB91" w14:textId="3156BCF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Imagens</w:t>
            </w:r>
            <w:r w:rsidR="00874EA3">
              <w:rPr>
                <w:sz w:val="16"/>
                <w:szCs w:val="16"/>
              </w:rPr>
              <w:t xml:space="preserve"> (Figuras)</w:t>
            </w:r>
          </w:p>
        </w:tc>
        <w:tc>
          <w:tcPr>
            <w:tcW w:w="2410" w:type="dxa"/>
          </w:tcPr>
          <w:p w14:paraId="7D5DA8B9" w14:textId="6D71F06E" w:rsidR="00E36D09" w:rsidRPr="006747A3" w:rsidRDefault="00E36D09" w:rsidP="00874E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Formatação das imagens</w:t>
            </w:r>
            <w:r w:rsidR="00874EA3">
              <w:rPr>
                <w:sz w:val="16"/>
                <w:szCs w:val="16"/>
              </w:rPr>
              <w:t xml:space="preserve"> </w:t>
            </w:r>
          </w:p>
        </w:tc>
        <w:tc>
          <w:tcPr>
            <w:tcW w:w="4474" w:type="dxa"/>
          </w:tcPr>
          <w:p w14:paraId="0D1EB340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Resolução a 300 DPI e escala a 100%, ou resolução a 72 DPI e escala a 25%</w:t>
            </w:r>
          </w:p>
        </w:tc>
      </w:tr>
      <w:tr w:rsidR="00E36D09" w:rsidRPr="006747A3" w14:paraId="097DF69A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61A1A842" w14:textId="23CAD7AF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abela</w:t>
            </w:r>
          </w:p>
        </w:tc>
        <w:tc>
          <w:tcPr>
            <w:tcW w:w="2410" w:type="dxa"/>
          </w:tcPr>
          <w:p w14:paraId="11C0D3D5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Formatação das tabelas e do texto a conter no seu interior</w:t>
            </w:r>
          </w:p>
        </w:tc>
        <w:tc>
          <w:tcPr>
            <w:tcW w:w="4474" w:type="dxa"/>
          </w:tcPr>
          <w:p w14:paraId="2D8B3C6A" w14:textId="4367627A" w:rsidR="00E36D09" w:rsidRPr="006747A3" w:rsidRDefault="002F6FA0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Modelo de</w:t>
            </w:r>
            <w:r w:rsidR="00786834" w:rsidRPr="006747A3">
              <w:rPr>
                <w:sz w:val="16"/>
                <w:szCs w:val="16"/>
              </w:rPr>
              <w:t xml:space="preserve"> formatação de</w:t>
            </w:r>
            <w:r w:rsidRPr="006747A3">
              <w:rPr>
                <w:sz w:val="16"/>
                <w:szCs w:val="16"/>
              </w:rPr>
              <w:t xml:space="preserve"> Tabela “Light Shading”</w:t>
            </w:r>
            <w:r w:rsidR="00586B4B">
              <w:rPr>
                <w:sz w:val="16"/>
                <w:szCs w:val="16"/>
              </w:rPr>
              <w:t xml:space="preserve"> adaptado</w:t>
            </w:r>
            <w:r w:rsidRPr="006747A3">
              <w:rPr>
                <w:sz w:val="16"/>
                <w:szCs w:val="16"/>
              </w:rPr>
              <w:t xml:space="preserve">. </w:t>
            </w:r>
            <w:r w:rsidR="00586B4B">
              <w:rPr>
                <w:sz w:val="16"/>
                <w:szCs w:val="16"/>
              </w:rPr>
              <w:t xml:space="preserve">Primeira linha de </w:t>
            </w:r>
            <w:r w:rsidR="00586B4B" w:rsidRPr="00586B4B">
              <w:rPr>
                <w:i/>
                <w:sz w:val="16"/>
                <w:szCs w:val="16"/>
              </w:rPr>
              <w:t>header</w:t>
            </w:r>
            <w:r w:rsidR="00586B4B">
              <w:rPr>
                <w:sz w:val="16"/>
                <w:szCs w:val="16"/>
              </w:rPr>
              <w:t xml:space="preserve"> a bold. </w:t>
            </w:r>
            <w:r w:rsidR="00E36D09" w:rsidRPr="00586B4B">
              <w:rPr>
                <w:sz w:val="16"/>
                <w:szCs w:val="16"/>
              </w:rPr>
              <w:t>Linha</w:t>
            </w:r>
            <w:r w:rsidR="00E36D09" w:rsidRPr="006747A3">
              <w:rPr>
                <w:sz w:val="16"/>
                <w:szCs w:val="16"/>
              </w:rPr>
              <w:t xml:space="preserve"> de contorno </w:t>
            </w:r>
            <w:r w:rsidRPr="006747A3">
              <w:rPr>
                <w:sz w:val="16"/>
                <w:szCs w:val="16"/>
              </w:rPr>
              <w:t>superior e inferior preta</w:t>
            </w:r>
            <w:r w:rsidR="00E36D09" w:rsidRPr="006747A3">
              <w:rPr>
                <w:sz w:val="16"/>
                <w:szCs w:val="16"/>
              </w:rPr>
              <w:t>, ½ pt</w:t>
            </w:r>
            <w:r w:rsidRPr="006747A3">
              <w:rPr>
                <w:sz w:val="16"/>
                <w:szCs w:val="16"/>
              </w:rPr>
              <w:t xml:space="preserve"> espessura. Sem linhas de contorno verticais.</w:t>
            </w:r>
            <w:r w:rsidR="00E36D09" w:rsidRPr="006747A3">
              <w:rPr>
                <w:sz w:val="16"/>
                <w:szCs w:val="16"/>
              </w:rPr>
              <w:t xml:space="preserve"> espaçamento de célula 0,1 cm em todas as </w:t>
            </w:r>
            <w:r w:rsidR="006E01DA" w:rsidRPr="006747A3">
              <w:rPr>
                <w:sz w:val="16"/>
                <w:szCs w:val="16"/>
              </w:rPr>
              <w:t>direções</w:t>
            </w:r>
            <w:r w:rsidR="00E36D09" w:rsidRPr="006747A3">
              <w:rPr>
                <w:sz w:val="16"/>
                <w:szCs w:val="16"/>
              </w:rPr>
              <w:t>, alinhamento à esquerda e ao topo.</w:t>
            </w:r>
          </w:p>
          <w:p w14:paraId="51998486" w14:textId="6FFA7054" w:rsidR="00E36D09" w:rsidRPr="006747A3" w:rsidRDefault="006E01DA" w:rsidP="006E01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exto</w:t>
            </w:r>
            <w:r w:rsidR="00E36D09" w:rsidRPr="006747A3">
              <w:rPr>
                <w:sz w:val="16"/>
                <w:szCs w:val="16"/>
              </w:rPr>
              <w:t xml:space="preserve"> em Times New Roman, normal, corpo 8 pt, entrelinha simples, preto,</w:t>
            </w:r>
            <w:r>
              <w:rPr>
                <w:sz w:val="16"/>
                <w:szCs w:val="16"/>
              </w:rPr>
              <w:t xml:space="preserve"> sem espaços adicionais</w:t>
            </w:r>
            <w:r w:rsidR="00E36D09" w:rsidRPr="006747A3">
              <w:rPr>
                <w:sz w:val="16"/>
                <w:szCs w:val="16"/>
              </w:rPr>
              <w:t>.</w:t>
            </w:r>
          </w:p>
        </w:tc>
      </w:tr>
      <w:tr w:rsidR="00E36D09" w:rsidRPr="006747A3" w14:paraId="1FB46110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5D972FF" w14:textId="447A8998" w:rsidR="00E36D09" w:rsidRPr="006747A3" w:rsidRDefault="00E36D09" w:rsidP="003D4785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Legendas</w:t>
            </w:r>
            <w:r w:rsidR="003D4785" w:rsidRPr="006747A3">
              <w:rPr>
                <w:sz w:val="16"/>
                <w:szCs w:val="16"/>
              </w:rPr>
              <w:t xml:space="preserve"> </w:t>
            </w:r>
            <w:r w:rsidR="003D4785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Caption)</w:t>
            </w:r>
          </w:p>
        </w:tc>
        <w:tc>
          <w:tcPr>
            <w:tcW w:w="2410" w:type="dxa"/>
          </w:tcPr>
          <w:p w14:paraId="421D868A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Legendagem de imagens, gráficos e tabelas</w:t>
            </w:r>
          </w:p>
        </w:tc>
        <w:tc>
          <w:tcPr>
            <w:tcW w:w="4474" w:type="dxa"/>
          </w:tcPr>
          <w:p w14:paraId="01BF372D" w14:textId="10F50EAE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8 pt, entrelinha +1,5 linhas, preto, esp. </w:t>
            </w:r>
            <w:r w:rsidR="00433168" w:rsidRPr="006747A3">
              <w:rPr>
                <w:sz w:val="16"/>
                <w:szCs w:val="16"/>
              </w:rPr>
              <w:t>P</w:t>
            </w:r>
            <w:r w:rsidRPr="006747A3">
              <w:rPr>
                <w:sz w:val="16"/>
                <w:szCs w:val="16"/>
              </w:rPr>
              <w:t>arágrafos +1 antes e +1 depois</w:t>
            </w:r>
          </w:p>
        </w:tc>
      </w:tr>
      <w:tr w:rsidR="00E36D09" w:rsidRPr="006747A3" w14:paraId="4F86CE5B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1E13EBB7" w14:textId="667C7A1F" w:rsidR="00E36D09" w:rsidRPr="006747A3" w:rsidRDefault="00E36D09" w:rsidP="00A66119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Rodapé</w:t>
            </w:r>
            <w:r w:rsidR="00A66119" w:rsidRPr="006747A3">
              <w:rPr>
                <w:sz w:val="16"/>
                <w:szCs w:val="16"/>
              </w:rPr>
              <w:t xml:space="preserve"> </w:t>
            </w:r>
            <w:r w:rsidR="00A66119" w:rsidRPr="006747A3">
              <w:rPr>
                <w:sz w:val="16"/>
                <w:szCs w:val="16"/>
              </w:rPr>
              <w:br/>
            </w:r>
            <w:r w:rsidR="002F6FA0" w:rsidRPr="006747A3">
              <w:rPr>
                <w:sz w:val="16"/>
                <w:szCs w:val="16"/>
              </w:rPr>
              <w:t>(Footnot</w:t>
            </w:r>
            <w:r w:rsidR="00A66119" w:rsidRPr="006747A3">
              <w:rPr>
                <w:sz w:val="16"/>
                <w:szCs w:val="16"/>
              </w:rPr>
              <w:t>e</w:t>
            </w:r>
            <w:r w:rsidR="002F6FA0" w:rsidRPr="006747A3">
              <w:rPr>
                <w:sz w:val="16"/>
                <w:szCs w:val="16"/>
              </w:rPr>
              <w:t xml:space="preserve"> Text</w:t>
            </w:r>
            <w:r w:rsidRPr="006747A3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14:paraId="7D467C2E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tas de rodapé</w:t>
            </w:r>
          </w:p>
        </w:tc>
        <w:tc>
          <w:tcPr>
            <w:tcW w:w="4474" w:type="dxa"/>
          </w:tcPr>
          <w:p w14:paraId="1416F377" w14:textId="59625637" w:rsidR="00E36D09" w:rsidRPr="006747A3" w:rsidRDefault="00E36D09" w:rsidP="005A2F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imes New Roman, normal, corpo 8 pt,</w:t>
            </w:r>
            <w:r w:rsidR="00E964FB">
              <w:rPr>
                <w:sz w:val="16"/>
                <w:szCs w:val="16"/>
              </w:rPr>
              <w:t xml:space="preserve"> entrelinha +1,5 linhas, preto,</w:t>
            </w:r>
            <w:r w:rsidR="00E964FB" w:rsidRPr="006747A3">
              <w:rPr>
                <w:sz w:val="16"/>
                <w:szCs w:val="16"/>
              </w:rPr>
              <w:t xml:space="preserve"> </w:t>
            </w:r>
            <w:r w:rsidR="00E964FB">
              <w:rPr>
                <w:sz w:val="16"/>
                <w:szCs w:val="16"/>
              </w:rPr>
              <w:t>sem espaços adicionais</w:t>
            </w:r>
          </w:p>
        </w:tc>
      </w:tr>
      <w:tr w:rsidR="00E36D09" w:rsidRPr="006747A3" w14:paraId="0A41B368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E1DD0F5" w14:textId="6D500166" w:rsidR="00E36D09" w:rsidRPr="006747A3" w:rsidRDefault="00E36D09" w:rsidP="00A66119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umeração</w:t>
            </w:r>
            <w:r w:rsidR="00A66119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Page Number)</w:t>
            </w:r>
          </w:p>
        </w:tc>
        <w:tc>
          <w:tcPr>
            <w:tcW w:w="2410" w:type="dxa"/>
          </w:tcPr>
          <w:p w14:paraId="28E60E7D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umeração das páginas</w:t>
            </w:r>
          </w:p>
        </w:tc>
        <w:tc>
          <w:tcPr>
            <w:tcW w:w="4474" w:type="dxa"/>
          </w:tcPr>
          <w:p w14:paraId="1CC69B54" w14:textId="34635C4B" w:rsidR="00E36D09" w:rsidRPr="006747A3" w:rsidRDefault="00E36D09" w:rsidP="005A2F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normal, corpo 8 pt, entrelinha +1,5 linhas, preto, </w:t>
            </w:r>
            <w:r w:rsidR="00893595">
              <w:rPr>
                <w:sz w:val="16"/>
                <w:szCs w:val="16"/>
              </w:rPr>
              <w:t>sem espaços adicionais</w:t>
            </w:r>
          </w:p>
        </w:tc>
      </w:tr>
      <w:tr w:rsidR="00433168" w:rsidRPr="006747A3" w14:paraId="34A9E954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ACC097C" w14:textId="4A5C38A9" w:rsidR="00433168" w:rsidRPr="006747A3" w:rsidRDefault="00433168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Citação </w:t>
            </w:r>
            <w:r w:rsidR="00A66119" w:rsidRPr="006747A3">
              <w:rPr>
                <w:sz w:val="16"/>
                <w:szCs w:val="16"/>
              </w:rPr>
              <w:t>Breves</w:t>
            </w:r>
          </w:p>
        </w:tc>
        <w:tc>
          <w:tcPr>
            <w:tcW w:w="2410" w:type="dxa"/>
          </w:tcPr>
          <w:p w14:paraId="50949C6F" w14:textId="3E264A7D" w:rsidR="00433168" w:rsidRPr="006747A3" w:rsidRDefault="006A74D1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rmal</w:t>
            </w:r>
          </w:p>
        </w:tc>
        <w:tc>
          <w:tcPr>
            <w:tcW w:w="4474" w:type="dxa"/>
          </w:tcPr>
          <w:p w14:paraId="7042259D" w14:textId="301C1F47" w:rsidR="00433168" w:rsidRPr="006747A3" w:rsidRDefault="006A74D1" w:rsidP="006A74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exto citado no formato do estilo de texto onde está inserida, entre aspas. Referência no formato autor-data, entre parêntesis curvos, incluir a página (p.)</w:t>
            </w:r>
          </w:p>
        </w:tc>
      </w:tr>
      <w:tr w:rsidR="00A66119" w:rsidRPr="006747A3" w14:paraId="14C02C51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5EA0115E" w14:textId="75BDC462" w:rsidR="00A66119" w:rsidRPr="006747A3" w:rsidRDefault="00A66119" w:rsidP="006A74D1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Citações extensas, ou em </w:t>
            </w:r>
            <w:r w:rsidR="006A74D1" w:rsidRPr="006747A3">
              <w:rPr>
                <w:sz w:val="16"/>
                <w:szCs w:val="16"/>
              </w:rPr>
              <w:t>Bloco (</w:t>
            </w:r>
            <w:r w:rsidR="006A74D1" w:rsidRPr="006747A3">
              <w:rPr>
                <w:i/>
                <w:sz w:val="16"/>
                <w:szCs w:val="16"/>
              </w:rPr>
              <w:t>b</w:t>
            </w:r>
            <w:r w:rsidRPr="006747A3">
              <w:rPr>
                <w:i/>
                <w:sz w:val="16"/>
                <w:szCs w:val="16"/>
              </w:rPr>
              <w:t>lock</w:t>
            </w:r>
            <w:r w:rsidR="006A74D1" w:rsidRPr="006747A3">
              <w:rPr>
                <w:i/>
                <w:sz w:val="16"/>
                <w:szCs w:val="16"/>
              </w:rPr>
              <w:t xml:space="preserve"> </w:t>
            </w:r>
            <w:r w:rsidRPr="006747A3">
              <w:rPr>
                <w:i/>
                <w:sz w:val="16"/>
                <w:szCs w:val="16"/>
              </w:rPr>
              <w:t>quo</w:t>
            </w:r>
            <w:r w:rsidR="006A74D1" w:rsidRPr="006747A3">
              <w:rPr>
                <w:i/>
                <w:sz w:val="16"/>
                <w:szCs w:val="16"/>
              </w:rPr>
              <w:t>tation</w:t>
            </w:r>
            <w:r w:rsidRPr="006747A3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14:paraId="3DC71904" w14:textId="41E8BC10" w:rsidR="00A66119" w:rsidRPr="006747A3" w:rsidRDefault="006A74D1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Quote</w:t>
            </w:r>
          </w:p>
        </w:tc>
        <w:tc>
          <w:tcPr>
            <w:tcW w:w="4474" w:type="dxa"/>
          </w:tcPr>
          <w:p w14:paraId="1A178E70" w14:textId="7942DA36" w:rsidR="00A66119" w:rsidRPr="006747A3" w:rsidRDefault="0038657D" w:rsidP="0038657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exto citado em Times New Roman, normal, corpo 12 pt, a</w:t>
            </w:r>
            <w:r w:rsidR="006A74D1" w:rsidRPr="006747A3">
              <w:rPr>
                <w:sz w:val="16"/>
                <w:szCs w:val="16"/>
              </w:rPr>
              <w:t>vanço à esquerda 1,27 cm</w:t>
            </w:r>
            <w:r w:rsidRPr="006747A3">
              <w:rPr>
                <w:sz w:val="16"/>
                <w:szCs w:val="16"/>
              </w:rPr>
              <w:t>, entrelinha dupla, sem aspas. Referência no formato autor-data, entre parêntesis curvos, incluir a página (p.) ou o intervalo de páginas (pp.) a seguir ao ponto final.</w:t>
            </w:r>
          </w:p>
        </w:tc>
      </w:tr>
    </w:tbl>
    <w:p w14:paraId="0D33396D" w14:textId="3359757A" w:rsidR="00B2686B" w:rsidRPr="006747A3" w:rsidRDefault="00B2686B" w:rsidP="0051651D">
      <w:pPr>
        <w:pStyle w:val="Heading2"/>
      </w:pPr>
      <w:r w:rsidRPr="006747A3">
        <w:t>Conclusão</w:t>
      </w:r>
    </w:p>
    <w:p w14:paraId="0414971E" w14:textId="6411C1AD" w:rsidR="00B2686B" w:rsidRDefault="00B2686B" w:rsidP="00B2686B">
      <w:r w:rsidRPr="006747A3">
        <w:t>A</w:t>
      </w:r>
      <w:r w:rsidR="002F6FA0" w:rsidRPr="006747A3">
        <w:t>presentamos neste documento um modelo com a estrutura a formação necessár</w:t>
      </w:r>
      <w:r w:rsidR="00B312FB">
        <w:t>ia para os artigos das atas do 8</w:t>
      </w:r>
      <w:r w:rsidR="002F6FA0" w:rsidRPr="006747A3">
        <w:t xml:space="preserve">.º Encontro de Tipografia. Esperamos que os exemplos e estilos em demonstração sejam os suficientes para os autores poderem redigir e formatar os artigos para revisão. Qualquer dúvida ou questão contactem o secretariado da conferência: </w:t>
      </w:r>
      <w:hyperlink r:id="rId14" w:history="1">
        <w:r w:rsidR="00B312FB">
          <w:rPr>
            <w:rStyle w:val="Hyperlink"/>
          </w:rPr>
          <w:t>et-8@ualg.pt</w:t>
        </w:r>
      </w:hyperlink>
    </w:p>
    <w:p w14:paraId="44C000C3" w14:textId="28DD2DC9" w:rsidR="00E36D09" w:rsidRPr="006747A3" w:rsidRDefault="00E36D09" w:rsidP="0051651D">
      <w:pPr>
        <w:pStyle w:val="Heading2"/>
      </w:pPr>
      <w:r w:rsidRPr="006747A3">
        <w:t>Referências</w:t>
      </w:r>
    </w:p>
    <w:p w14:paraId="30788FB5" w14:textId="24DC1A28" w:rsidR="00847C91" w:rsidRDefault="00E36D09" w:rsidP="005E535F">
      <w:r w:rsidRPr="006747A3">
        <w:t xml:space="preserve">As referências devem usar a </w:t>
      </w:r>
      <w:r w:rsidR="00BF7ABC" w:rsidRPr="006747A3">
        <w:t xml:space="preserve">6.ª edição da </w:t>
      </w:r>
      <w:r w:rsidRPr="006747A3">
        <w:t xml:space="preserve">norma </w:t>
      </w:r>
      <w:r w:rsidR="00BF7ABC" w:rsidRPr="006747A3">
        <w:t xml:space="preserve">APA </w:t>
      </w:r>
      <w:r w:rsidRPr="006747A3">
        <w:t>para a</w:t>
      </w:r>
      <w:r w:rsidR="00BF7ABC" w:rsidRPr="006747A3">
        <w:t>s</w:t>
      </w:r>
      <w:r w:rsidR="006747A3" w:rsidRPr="006747A3">
        <w:t xml:space="preserve"> citações</w:t>
      </w:r>
      <w:r w:rsidRPr="006747A3">
        <w:t xml:space="preserve"> em texto e referência bibliográfica final</w:t>
      </w:r>
      <w:r w:rsidR="00BF7ABC" w:rsidRPr="006747A3">
        <w:t xml:space="preserve">. Podem consultar o manual impresso da norma </w:t>
      </w:r>
      <w:r w:rsidR="00BF7ABC" w:rsidRPr="006747A3">
        <w:fldChar w:fldCharType="begin" w:fldLock="1"/>
      </w:r>
      <w:r w:rsidR="0061476F" w:rsidRPr="006747A3">
        <w:instrText>ADDIN CSL_CITATION { "citationItems" : [ { "id" : "ITEM-1", "itemData" : { "ISBN" : "1433805618", "author" : [ { "dropping-particle" : "", "family" : "APA", "given" : "", "non-dropping-particle" : "", "parse-names" : false, "suffix" : "" } ], "edition" : "6th Revise", "id" : "ITEM-1", "issued" : { "date-parts" : [ [ "2010" ] ] }, "number-of-pages" : "300", "publisher" : "American Psychological Association;", "publisher-place" : "Washington", "title" : "Publication Manual of the American Psychological Association", "type" : "book" }, "uris" : [ "http://www.mendeley.com/documents/?uuid=c8b957ae-a99a-4181-bafd-14e9a18b4234" ] } ], "mendeley" : { "formattedCitation" : "(APA, 2010)", "plainTextFormattedCitation" : "(APA, 2010)", "previouslyFormattedCitation" : "(APA, 2010)" }, "properties" : { "noteIndex" : 0 }, "schema" : "https://github.com/citation-style-language/schema/raw/master/csl-citation.json" }</w:instrText>
      </w:r>
      <w:r w:rsidR="00BF7ABC" w:rsidRPr="006747A3">
        <w:fldChar w:fldCharType="separate"/>
      </w:r>
      <w:r w:rsidR="00BF7ABC" w:rsidRPr="006747A3">
        <w:t>(APA, 2010)</w:t>
      </w:r>
      <w:r w:rsidR="00BF7ABC" w:rsidRPr="006747A3">
        <w:fldChar w:fldCharType="end"/>
      </w:r>
      <w:r w:rsidR="00BF7ABC" w:rsidRPr="006747A3">
        <w:t>, ou os recursos disponíveis online</w:t>
      </w:r>
      <w:r w:rsidR="00E41602">
        <w:t xml:space="preserve"> em: </w:t>
      </w:r>
      <w:hyperlink r:id="rId15" w:history="1">
        <w:r w:rsidR="00E41602" w:rsidRPr="00D23AD1">
          <w:rPr>
            <w:rStyle w:val="Hyperlink"/>
          </w:rPr>
          <w:t>http://www.a</w:t>
        </w:r>
        <w:r w:rsidR="00E41602" w:rsidRPr="00D23AD1">
          <w:rPr>
            <w:rStyle w:val="Hyperlink"/>
          </w:rPr>
          <w:t>p</w:t>
        </w:r>
        <w:r w:rsidR="00E41602" w:rsidRPr="00D23AD1">
          <w:rPr>
            <w:rStyle w:val="Hyperlink"/>
          </w:rPr>
          <w:t>astyle.org</w:t>
        </w:r>
      </w:hyperlink>
      <w:r w:rsidR="00BF7ABC" w:rsidRPr="006747A3">
        <w:t xml:space="preserve">. </w:t>
      </w:r>
      <w:r w:rsidR="00847C91" w:rsidRPr="006747A3">
        <w:t>Qualquer dúvida ou questão contactem o secretariado da conferência:</w:t>
      </w:r>
      <w:r w:rsidR="00847C91">
        <w:t xml:space="preserve"> </w:t>
      </w:r>
      <w:hyperlink r:id="rId16" w:history="1">
        <w:r w:rsidR="00847C91" w:rsidRPr="00717939">
          <w:rPr>
            <w:rStyle w:val="Hyperlink"/>
          </w:rPr>
          <w:t>et-8@u</w:t>
        </w:r>
        <w:bookmarkStart w:id="4" w:name="_GoBack"/>
        <w:bookmarkEnd w:id="4"/>
        <w:r w:rsidR="00847C91" w:rsidRPr="00717939">
          <w:rPr>
            <w:rStyle w:val="Hyperlink"/>
          </w:rPr>
          <w:t>alg.pt</w:t>
        </w:r>
      </w:hyperlink>
    </w:p>
    <w:p w14:paraId="7E34259B" w14:textId="67D84B49" w:rsidR="00411B27" w:rsidRPr="006747A3" w:rsidRDefault="0061476F" w:rsidP="00847C91">
      <w:pPr>
        <w:widowControl w:val="0"/>
        <w:autoSpaceDE w:val="0"/>
        <w:autoSpaceDN w:val="0"/>
        <w:adjustRightInd w:val="0"/>
        <w:spacing w:line="288" w:lineRule="auto"/>
      </w:pPr>
      <w:r w:rsidRPr="006747A3">
        <w:fldChar w:fldCharType="begin" w:fldLock="1"/>
      </w:r>
      <w:r w:rsidRPr="006747A3">
        <w:instrText xml:space="preserve">ADDIN Mendeley Bibliography CSL_BIBLIOGRAPHY </w:instrText>
      </w:r>
      <w:r w:rsidRPr="006747A3">
        <w:fldChar w:fldCharType="separate"/>
      </w:r>
      <w:r w:rsidR="00411B27" w:rsidRPr="006747A3">
        <w:t xml:space="preserve">APA. (2010). </w:t>
      </w:r>
      <w:r w:rsidR="00411B27" w:rsidRPr="006747A3">
        <w:rPr>
          <w:i/>
          <w:iCs/>
        </w:rPr>
        <w:t>Publication Manual of the American Psychological Association</w:t>
      </w:r>
      <w:r w:rsidR="00411B27" w:rsidRPr="006747A3">
        <w:t xml:space="preserve"> (6th Revise). Washington: American Psychological Association;</w:t>
      </w:r>
    </w:p>
    <w:p w14:paraId="3193A79E" w14:textId="77777777" w:rsidR="00411B27" w:rsidRPr="006747A3" w:rsidRDefault="00411B27" w:rsidP="00411B27">
      <w:pPr>
        <w:widowControl w:val="0"/>
        <w:autoSpaceDE w:val="0"/>
        <w:autoSpaceDN w:val="0"/>
        <w:adjustRightInd w:val="0"/>
        <w:spacing w:line="288" w:lineRule="auto"/>
        <w:ind w:left="480" w:hanging="480"/>
      </w:pPr>
      <w:r w:rsidRPr="006747A3">
        <w:t xml:space="preserve">Correia, A. M. R., &amp; Mesquita, A. (2013). </w:t>
      </w:r>
      <w:r w:rsidRPr="006747A3">
        <w:rPr>
          <w:i/>
          <w:iCs/>
        </w:rPr>
        <w:t>Mestrados e Doutoramentos.</w:t>
      </w:r>
      <w:r w:rsidRPr="006747A3">
        <w:t xml:space="preserve"> Porto: Vida Económica.</w:t>
      </w:r>
    </w:p>
    <w:p w14:paraId="7CF64AFF" w14:textId="039C4975" w:rsidR="00E36D09" w:rsidRPr="006747A3" w:rsidRDefault="0061476F" w:rsidP="003F6721">
      <w:pPr>
        <w:widowControl w:val="0"/>
        <w:autoSpaceDE w:val="0"/>
        <w:autoSpaceDN w:val="0"/>
        <w:adjustRightInd w:val="0"/>
        <w:spacing w:line="288" w:lineRule="auto"/>
      </w:pPr>
      <w:r w:rsidRPr="006747A3">
        <w:fldChar w:fldCharType="end"/>
      </w:r>
    </w:p>
    <w:sectPr w:rsidR="00E36D09" w:rsidRPr="006747A3" w:rsidSect="00E36D09">
      <w:footerReference w:type="even" r:id="rId17"/>
      <w:footerReference w:type="default" r:id="rId18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8A50886" w14:textId="77777777" w:rsidR="006D60F7" w:rsidRDefault="006D60F7" w:rsidP="005E535F">
      <w:r>
        <w:separator/>
      </w:r>
    </w:p>
  </w:endnote>
  <w:endnote w:type="continuationSeparator" w:id="0">
    <w:p w14:paraId="7F2EDD48" w14:textId="77777777" w:rsidR="006D60F7" w:rsidRDefault="006D60F7" w:rsidP="005E53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altName w:val="Helvetica"/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988334" w14:textId="77777777" w:rsidR="006D60F7" w:rsidRDefault="006D60F7" w:rsidP="005E535F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FEE3CDB" w14:textId="77777777" w:rsidR="006D60F7" w:rsidRDefault="006D60F7" w:rsidP="005E535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9FB610" w14:textId="7B911A1E" w:rsidR="006D60F7" w:rsidRPr="00896438" w:rsidRDefault="006D60F7" w:rsidP="00E964FB">
    <w:pPr>
      <w:pStyle w:val="Footer"/>
      <w:spacing w:afterLines="0" w:after="0"/>
      <w:jc w:val="right"/>
    </w:pPr>
    <w:r w:rsidRPr="00896438">
      <w:rPr>
        <w:rStyle w:val="PageNumber"/>
      </w:rPr>
      <w:fldChar w:fldCharType="begin"/>
    </w:r>
    <w:r w:rsidRPr="00896438">
      <w:rPr>
        <w:rStyle w:val="PageNumber"/>
      </w:rPr>
      <w:instrText xml:space="preserve"> PAGE </w:instrText>
    </w:r>
    <w:r w:rsidRPr="00896438">
      <w:rPr>
        <w:rStyle w:val="PageNumber"/>
      </w:rPr>
      <w:fldChar w:fldCharType="separate"/>
    </w:r>
    <w:r w:rsidR="00F9462A">
      <w:rPr>
        <w:rStyle w:val="PageNumber"/>
        <w:noProof/>
      </w:rPr>
      <w:t>1</w:t>
    </w:r>
    <w:r w:rsidRPr="00896438">
      <w:rPr>
        <w:rStyle w:val="PageNumber"/>
      </w:rPr>
      <w:fldChar w:fldCharType="end"/>
    </w:r>
    <w:r>
      <w:rPr>
        <w:rStyle w:val="PageNumber"/>
      </w:rPr>
      <w:t xml:space="preserve"> 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545AED" w14:textId="77777777" w:rsidR="006D60F7" w:rsidRDefault="006D60F7" w:rsidP="005E535F">
      <w:r>
        <w:separator/>
      </w:r>
    </w:p>
  </w:footnote>
  <w:footnote w:type="continuationSeparator" w:id="0">
    <w:p w14:paraId="158E6648" w14:textId="77777777" w:rsidR="006D60F7" w:rsidRDefault="006D60F7" w:rsidP="005E535F">
      <w:r>
        <w:continuationSeparator/>
      </w:r>
    </w:p>
  </w:footnote>
  <w:footnote w:id="1">
    <w:p w14:paraId="2D6012C0" w14:textId="3A608146" w:rsidR="006D60F7" w:rsidRPr="007742DC" w:rsidRDefault="006D60F7" w:rsidP="009C57E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pt-BR"/>
        </w:rPr>
        <w:t xml:space="preserve">Modelos de resumo online: </w:t>
      </w:r>
      <w:r w:rsidRPr="00D32981">
        <w:t>:</w:t>
      </w:r>
      <w:r w:rsidRPr="009160EB">
        <w:t xml:space="preserve"> </w:t>
      </w:r>
      <w:hyperlink r:id="rId1" w:history="1">
        <w:r w:rsidRPr="009160EB">
          <w:rPr>
            <w:rStyle w:val="Hyperlink"/>
          </w:rPr>
          <w:t>http://et-8.ualg.pt/</w:t>
        </w:r>
      </w:hyperlink>
      <w:r>
        <w:rPr>
          <w:lang w:val="pt-BR"/>
        </w:rPr>
        <w:t xml:space="preserve"> (consult. em 2017-04-15).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4EABC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A2541BA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D30CFBB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CF3CAF4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4AA617D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8F02E6C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22C408B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AEBE383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454E1F6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B01A68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9BD85A6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>
    <w:nsid w:val="1603314A"/>
    <w:multiLevelType w:val="hybridMultilevel"/>
    <w:tmpl w:val="2730E65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C573FF5"/>
    <w:multiLevelType w:val="hybridMultilevel"/>
    <w:tmpl w:val="B27AA7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0"/>
  </w:num>
  <w:num w:numId="3">
    <w:abstractNumId w:val="8"/>
  </w:num>
  <w:num w:numId="4">
    <w:abstractNumId w:val="7"/>
  </w:num>
  <w:num w:numId="5">
    <w:abstractNumId w:val="6"/>
  </w:num>
  <w:num w:numId="6">
    <w:abstractNumId w:val="5"/>
  </w:num>
  <w:num w:numId="7">
    <w:abstractNumId w:val="9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11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stylePaneSortMethod w:val="000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1EE6"/>
    <w:rsid w:val="000303DA"/>
    <w:rsid w:val="00057CE6"/>
    <w:rsid w:val="0009276B"/>
    <w:rsid w:val="00094D8D"/>
    <w:rsid w:val="000B2C1F"/>
    <w:rsid w:val="000E4CF8"/>
    <w:rsid w:val="001A5D7D"/>
    <w:rsid w:val="001B0391"/>
    <w:rsid w:val="001E7B4A"/>
    <w:rsid w:val="001F447F"/>
    <w:rsid w:val="002430FE"/>
    <w:rsid w:val="002612BF"/>
    <w:rsid w:val="00292C5D"/>
    <w:rsid w:val="00294BBE"/>
    <w:rsid w:val="002F6FA0"/>
    <w:rsid w:val="00322CAB"/>
    <w:rsid w:val="0038657D"/>
    <w:rsid w:val="003D0DF1"/>
    <w:rsid w:val="003D4785"/>
    <w:rsid w:val="003F27BE"/>
    <w:rsid w:val="003F6721"/>
    <w:rsid w:val="00411B27"/>
    <w:rsid w:val="00433168"/>
    <w:rsid w:val="00452AEA"/>
    <w:rsid w:val="0049388A"/>
    <w:rsid w:val="0051651D"/>
    <w:rsid w:val="00586457"/>
    <w:rsid w:val="00586B4B"/>
    <w:rsid w:val="005A2F9E"/>
    <w:rsid w:val="005A5EEB"/>
    <w:rsid w:val="005B4E4E"/>
    <w:rsid w:val="005E535F"/>
    <w:rsid w:val="0061476F"/>
    <w:rsid w:val="00624607"/>
    <w:rsid w:val="00635FB6"/>
    <w:rsid w:val="0067414D"/>
    <w:rsid w:val="006747A3"/>
    <w:rsid w:val="006A74D1"/>
    <w:rsid w:val="006D4CB4"/>
    <w:rsid w:val="006D60F7"/>
    <w:rsid w:val="006E01DA"/>
    <w:rsid w:val="006F3068"/>
    <w:rsid w:val="00764843"/>
    <w:rsid w:val="007742DC"/>
    <w:rsid w:val="00786834"/>
    <w:rsid w:val="007B2AA1"/>
    <w:rsid w:val="007E572D"/>
    <w:rsid w:val="00802450"/>
    <w:rsid w:val="0080469A"/>
    <w:rsid w:val="0081773C"/>
    <w:rsid w:val="00824C29"/>
    <w:rsid w:val="00827286"/>
    <w:rsid w:val="00832F74"/>
    <w:rsid w:val="0084046A"/>
    <w:rsid w:val="00847C91"/>
    <w:rsid w:val="00874EA3"/>
    <w:rsid w:val="00893595"/>
    <w:rsid w:val="008A721B"/>
    <w:rsid w:val="00924611"/>
    <w:rsid w:val="00950F0C"/>
    <w:rsid w:val="009671F0"/>
    <w:rsid w:val="009B1706"/>
    <w:rsid w:val="009C57EA"/>
    <w:rsid w:val="00A15708"/>
    <w:rsid w:val="00A2345B"/>
    <w:rsid w:val="00A411CE"/>
    <w:rsid w:val="00A66119"/>
    <w:rsid w:val="00A732D7"/>
    <w:rsid w:val="00B2686B"/>
    <w:rsid w:val="00B312FB"/>
    <w:rsid w:val="00B41D43"/>
    <w:rsid w:val="00B51EE6"/>
    <w:rsid w:val="00BE6186"/>
    <w:rsid w:val="00BF7ABC"/>
    <w:rsid w:val="00C45137"/>
    <w:rsid w:val="00C46225"/>
    <w:rsid w:val="00C51F66"/>
    <w:rsid w:val="00CC4A4C"/>
    <w:rsid w:val="00CD4606"/>
    <w:rsid w:val="00D23AD1"/>
    <w:rsid w:val="00D30536"/>
    <w:rsid w:val="00D8738B"/>
    <w:rsid w:val="00D9649F"/>
    <w:rsid w:val="00DB5B1D"/>
    <w:rsid w:val="00E36D09"/>
    <w:rsid w:val="00E41602"/>
    <w:rsid w:val="00E964FB"/>
    <w:rsid w:val="00F9462A"/>
    <w:rsid w:val="00FA7E61"/>
    <w:rsid w:val="00FA7EC1"/>
    <w:rsid w:val="00FC6772"/>
    <w:rsid w:val="00FE31EF"/>
    <w:rsid w:val="00FE3E1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9FEFDE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5E535F"/>
    <w:pPr>
      <w:spacing w:afterLines="100" w:after="240" w:line="360" w:lineRule="auto"/>
    </w:pPr>
    <w:rPr>
      <w:rFonts w:ascii="Times" w:hAnsi="Times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6B4B"/>
    <w:pPr>
      <w:keepNext/>
      <w:keepLines/>
      <w:spacing w:beforeLines="200" w:before="480"/>
      <w:outlineLvl w:val="0"/>
    </w:pPr>
    <w:rPr>
      <w:rFonts w:eastAsia="ＭＳ ゴシック"/>
      <w:b/>
      <w:bCs/>
      <w:sz w:val="4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651D"/>
    <w:pPr>
      <w:keepNext/>
      <w:keepLines/>
      <w:spacing w:beforeLines="200" w:before="480"/>
      <w:outlineLvl w:val="1"/>
    </w:pPr>
    <w:rPr>
      <w:rFonts w:eastAsia="ＭＳ ゴシック"/>
      <w:b/>
      <w:bCs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651D"/>
    <w:pPr>
      <w:keepNext/>
      <w:keepLines/>
      <w:spacing w:beforeLines="200" w:before="480"/>
      <w:outlineLvl w:val="2"/>
    </w:pPr>
    <w:rPr>
      <w:rFonts w:eastAsia="ＭＳ ゴシック"/>
      <w:b/>
      <w:bCs/>
    </w:rPr>
  </w:style>
  <w:style w:type="paragraph" w:styleId="Heading4">
    <w:name w:val="heading 4"/>
    <w:basedOn w:val="Normal"/>
    <w:next w:val="Normal"/>
    <w:link w:val="Heading4Char"/>
    <w:rsid w:val="007E572D"/>
    <w:pPr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rsid w:val="0080469A"/>
    <w:pPr>
      <w:outlineLvl w:val="4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B51EE6"/>
    <w:pPr>
      <w:spacing w:beforeLines="1" w:afterLines="1" w:after="0" w:line="240" w:lineRule="auto"/>
    </w:pPr>
    <w:rPr>
      <w:sz w:val="20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86B4B"/>
    <w:rPr>
      <w:rFonts w:ascii="Times" w:eastAsia="ＭＳ ゴシック" w:hAnsi="Times"/>
      <w:b/>
      <w:bCs/>
      <w:sz w:val="48"/>
      <w:szCs w:val="32"/>
      <w:lang w:val="pt-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51EE6"/>
    <w:pPr>
      <w:spacing w:after="0" w:line="240" w:lineRule="auto"/>
    </w:pPr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51EE6"/>
    <w:rPr>
      <w:rFonts w:ascii="Lucida Grande" w:hAnsi="Lucida Grande"/>
      <w:lang w:val="pt-PT"/>
    </w:rPr>
  </w:style>
  <w:style w:type="character" w:customStyle="1" w:styleId="Heading2Char">
    <w:name w:val="Heading 2 Char"/>
    <w:basedOn w:val="DefaultParagraphFont"/>
    <w:link w:val="Heading2"/>
    <w:uiPriority w:val="9"/>
    <w:rsid w:val="0051651D"/>
    <w:rPr>
      <w:rFonts w:ascii="Times" w:eastAsia="ＭＳ ゴシック" w:hAnsi="Times"/>
      <w:b/>
      <w:bCs/>
      <w:sz w:val="36"/>
      <w:szCs w:val="26"/>
      <w:lang w:val="pt-PT"/>
    </w:rPr>
  </w:style>
  <w:style w:type="character" w:customStyle="1" w:styleId="Heading3Char">
    <w:name w:val="Heading 3 Char"/>
    <w:basedOn w:val="DefaultParagraphFont"/>
    <w:link w:val="Heading3"/>
    <w:uiPriority w:val="9"/>
    <w:rsid w:val="0051651D"/>
    <w:rPr>
      <w:rFonts w:ascii="Times" w:eastAsia="ＭＳ ゴシック" w:hAnsi="Times"/>
      <w:b/>
      <w:bCs/>
      <w:lang w:val="pt-PT"/>
    </w:rPr>
  </w:style>
  <w:style w:type="table" w:styleId="TableGrid">
    <w:name w:val="Table Grid"/>
    <w:basedOn w:val="TableNormal"/>
    <w:uiPriority w:val="59"/>
    <w:rsid w:val="009A645B"/>
    <w:rPr>
      <w:rFonts w:ascii="Times" w:hAnsi="Tim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57" w:type="dxa"/>
        <w:left w:w="57" w:type="dxa"/>
        <w:bottom w:w="57" w:type="dxa"/>
        <w:right w:w="57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9A645B"/>
    <w:pPr>
      <w:spacing w:beforeLines="100" w:before="100"/>
    </w:pPr>
    <w:rPr>
      <w:b/>
      <w:bCs/>
      <w:sz w:val="16"/>
      <w:szCs w:val="20"/>
    </w:rPr>
  </w:style>
  <w:style w:type="paragraph" w:styleId="FootnoteText">
    <w:name w:val="footnote text"/>
    <w:basedOn w:val="Normal"/>
    <w:link w:val="FootnoteTextChar"/>
    <w:uiPriority w:val="99"/>
    <w:unhideWhenUsed/>
    <w:rsid w:val="009C57EA"/>
    <w:pPr>
      <w:spacing w:afterLines="0" w:after="0"/>
    </w:pPr>
    <w:rPr>
      <w:sz w:val="16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C57EA"/>
    <w:rPr>
      <w:rFonts w:ascii="Times" w:hAnsi="Times"/>
      <w:sz w:val="16"/>
      <w:lang w:val="pt-PT"/>
    </w:rPr>
  </w:style>
  <w:style w:type="character" w:styleId="FootnoteReference">
    <w:name w:val="footnote reference"/>
    <w:basedOn w:val="DefaultParagraphFont"/>
    <w:uiPriority w:val="99"/>
    <w:unhideWhenUsed/>
    <w:rsid w:val="003260A2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3260A2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6438"/>
    <w:rPr>
      <w:rFonts w:ascii="Times" w:hAnsi="Times"/>
      <w:sz w:val="24"/>
      <w:szCs w:val="24"/>
      <w:lang w:val="pt-PT"/>
    </w:rPr>
  </w:style>
  <w:style w:type="character" w:styleId="PageNumber">
    <w:name w:val="page number"/>
    <w:basedOn w:val="DefaultParagraphFont"/>
    <w:uiPriority w:val="99"/>
    <w:unhideWhenUsed/>
    <w:rsid w:val="00E964FB"/>
    <w:rPr>
      <w:sz w:val="16"/>
    </w:rPr>
  </w:style>
  <w:style w:type="paragraph" w:styleId="Header">
    <w:name w:val="header"/>
    <w:basedOn w:val="Normal"/>
    <w:link w:val="HeaderCha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438"/>
    <w:rPr>
      <w:rFonts w:ascii="Times" w:hAnsi="Times"/>
      <w:sz w:val="24"/>
      <w:szCs w:val="24"/>
      <w:lang w:val="pt-PT"/>
    </w:rPr>
  </w:style>
  <w:style w:type="paragraph" w:styleId="Title">
    <w:name w:val="Title"/>
    <w:basedOn w:val="Heading1"/>
    <w:next w:val="Normal"/>
    <w:link w:val="TitleChar"/>
    <w:rsid w:val="003F27BE"/>
    <w:rPr>
      <w:sz w:val="24"/>
      <w:szCs w:val="24"/>
    </w:rPr>
  </w:style>
  <w:style w:type="character" w:customStyle="1" w:styleId="TitleChar">
    <w:name w:val="Title Char"/>
    <w:basedOn w:val="DefaultParagraphFont"/>
    <w:link w:val="Title"/>
    <w:rsid w:val="003F27BE"/>
    <w:rPr>
      <w:rFonts w:ascii="Times" w:eastAsia="ＭＳ ゴシック" w:hAnsi="Times"/>
      <w:b/>
      <w:bCs/>
      <w:sz w:val="24"/>
      <w:szCs w:val="24"/>
      <w:lang w:val="pt-PT"/>
    </w:rPr>
  </w:style>
  <w:style w:type="paragraph" w:styleId="BalloonText">
    <w:name w:val="Balloon Text"/>
    <w:basedOn w:val="Normal"/>
    <w:link w:val="BalloonTextChar"/>
    <w:rsid w:val="006F306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6F3068"/>
    <w:rPr>
      <w:rFonts w:ascii="Lucida Grande" w:hAnsi="Lucida Grande" w:cs="Lucida Grande"/>
      <w:sz w:val="18"/>
      <w:szCs w:val="18"/>
      <w:lang w:val="pt-PT"/>
    </w:rPr>
  </w:style>
  <w:style w:type="table" w:styleId="LightShading">
    <w:name w:val="Light Shading"/>
    <w:basedOn w:val="TableNormal"/>
    <w:rsid w:val="0061476F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MediumList1">
    <w:name w:val="Medium List 1"/>
    <w:basedOn w:val="TableNormal"/>
    <w:rsid w:val="0061476F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rsid w:val="00322CAB"/>
    <w:pPr>
      <w:ind w:left="720"/>
      <w:contextualSpacing/>
    </w:pPr>
  </w:style>
  <w:style w:type="paragraph" w:styleId="Quote">
    <w:name w:val="Quote"/>
    <w:basedOn w:val="Normal"/>
    <w:next w:val="Normal"/>
    <w:link w:val="QuoteChar"/>
    <w:rsid w:val="006D4CB4"/>
    <w:pPr>
      <w:spacing w:line="480" w:lineRule="auto"/>
      <w:ind w:left="720"/>
    </w:pPr>
    <w:rPr>
      <w:iCs/>
      <w:color w:val="000000" w:themeColor="text1"/>
      <w:lang w:val="en-US"/>
    </w:rPr>
  </w:style>
  <w:style w:type="character" w:customStyle="1" w:styleId="QuoteChar">
    <w:name w:val="Quote Char"/>
    <w:basedOn w:val="DefaultParagraphFont"/>
    <w:link w:val="Quote"/>
    <w:rsid w:val="006D4CB4"/>
    <w:rPr>
      <w:rFonts w:ascii="Times" w:hAnsi="Times"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rsid w:val="007E572D"/>
    <w:rPr>
      <w:rFonts w:ascii="Times" w:hAnsi="Times"/>
      <w:b/>
      <w:lang w:val="pt-PT"/>
    </w:rPr>
  </w:style>
  <w:style w:type="character" w:customStyle="1" w:styleId="Heading5Char">
    <w:name w:val="Heading 5 Char"/>
    <w:basedOn w:val="DefaultParagraphFont"/>
    <w:link w:val="Heading5"/>
    <w:rsid w:val="0080469A"/>
    <w:rPr>
      <w:rFonts w:ascii="Times" w:hAnsi="Times"/>
      <w:b/>
      <w:lang w:val="pt-PT"/>
    </w:rPr>
  </w:style>
  <w:style w:type="character" w:styleId="FollowedHyperlink">
    <w:name w:val="FollowedHyperlink"/>
    <w:basedOn w:val="DefaultParagraphFont"/>
    <w:rsid w:val="00847C91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5E535F"/>
    <w:pPr>
      <w:spacing w:afterLines="100" w:after="240" w:line="360" w:lineRule="auto"/>
    </w:pPr>
    <w:rPr>
      <w:rFonts w:ascii="Times" w:hAnsi="Times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6B4B"/>
    <w:pPr>
      <w:keepNext/>
      <w:keepLines/>
      <w:spacing w:beforeLines="200" w:before="480"/>
      <w:outlineLvl w:val="0"/>
    </w:pPr>
    <w:rPr>
      <w:rFonts w:eastAsia="ＭＳ ゴシック"/>
      <w:b/>
      <w:bCs/>
      <w:sz w:val="4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651D"/>
    <w:pPr>
      <w:keepNext/>
      <w:keepLines/>
      <w:spacing w:beforeLines="200" w:before="480"/>
      <w:outlineLvl w:val="1"/>
    </w:pPr>
    <w:rPr>
      <w:rFonts w:eastAsia="ＭＳ ゴシック"/>
      <w:b/>
      <w:bCs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651D"/>
    <w:pPr>
      <w:keepNext/>
      <w:keepLines/>
      <w:spacing w:beforeLines="200" w:before="480"/>
      <w:outlineLvl w:val="2"/>
    </w:pPr>
    <w:rPr>
      <w:rFonts w:eastAsia="ＭＳ ゴシック"/>
      <w:b/>
      <w:bCs/>
    </w:rPr>
  </w:style>
  <w:style w:type="paragraph" w:styleId="Heading4">
    <w:name w:val="heading 4"/>
    <w:basedOn w:val="Normal"/>
    <w:next w:val="Normal"/>
    <w:link w:val="Heading4Char"/>
    <w:rsid w:val="007E572D"/>
    <w:pPr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rsid w:val="0080469A"/>
    <w:pPr>
      <w:outlineLvl w:val="4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B51EE6"/>
    <w:pPr>
      <w:spacing w:beforeLines="1" w:afterLines="1" w:after="0" w:line="240" w:lineRule="auto"/>
    </w:pPr>
    <w:rPr>
      <w:sz w:val="20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86B4B"/>
    <w:rPr>
      <w:rFonts w:ascii="Times" w:eastAsia="ＭＳ ゴシック" w:hAnsi="Times"/>
      <w:b/>
      <w:bCs/>
      <w:sz w:val="48"/>
      <w:szCs w:val="32"/>
      <w:lang w:val="pt-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51EE6"/>
    <w:pPr>
      <w:spacing w:after="0" w:line="240" w:lineRule="auto"/>
    </w:pPr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51EE6"/>
    <w:rPr>
      <w:rFonts w:ascii="Lucida Grande" w:hAnsi="Lucida Grande"/>
      <w:lang w:val="pt-PT"/>
    </w:rPr>
  </w:style>
  <w:style w:type="character" w:customStyle="1" w:styleId="Heading2Char">
    <w:name w:val="Heading 2 Char"/>
    <w:basedOn w:val="DefaultParagraphFont"/>
    <w:link w:val="Heading2"/>
    <w:uiPriority w:val="9"/>
    <w:rsid w:val="0051651D"/>
    <w:rPr>
      <w:rFonts w:ascii="Times" w:eastAsia="ＭＳ ゴシック" w:hAnsi="Times"/>
      <w:b/>
      <w:bCs/>
      <w:sz w:val="36"/>
      <w:szCs w:val="26"/>
      <w:lang w:val="pt-PT"/>
    </w:rPr>
  </w:style>
  <w:style w:type="character" w:customStyle="1" w:styleId="Heading3Char">
    <w:name w:val="Heading 3 Char"/>
    <w:basedOn w:val="DefaultParagraphFont"/>
    <w:link w:val="Heading3"/>
    <w:uiPriority w:val="9"/>
    <w:rsid w:val="0051651D"/>
    <w:rPr>
      <w:rFonts w:ascii="Times" w:eastAsia="ＭＳ ゴシック" w:hAnsi="Times"/>
      <w:b/>
      <w:bCs/>
      <w:lang w:val="pt-PT"/>
    </w:rPr>
  </w:style>
  <w:style w:type="table" w:styleId="TableGrid">
    <w:name w:val="Table Grid"/>
    <w:basedOn w:val="TableNormal"/>
    <w:uiPriority w:val="59"/>
    <w:rsid w:val="009A645B"/>
    <w:rPr>
      <w:rFonts w:ascii="Times" w:hAnsi="Tim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57" w:type="dxa"/>
        <w:left w:w="57" w:type="dxa"/>
        <w:bottom w:w="57" w:type="dxa"/>
        <w:right w:w="57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9A645B"/>
    <w:pPr>
      <w:spacing w:beforeLines="100" w:before="100"/>
    </w:pPr>
    <w:rPr>
      <w:b/>
      <w:bCs/>
      <w:sz w:val="16"/>
      <w:szCs w:val="20"/>
    </w:rPr>
  </w:style>
  <w:style w:type="paragraph" w:styleId="FootnoteText">
    <w:name w:val="footnote text"/>
    <w:basedOn w:val="Normal"/>
    <w:link w:val="FootnoteTextChar"/>
    <w:uiPriority w:val="99"/>
    <w:unhideWhenUsed/>
    <w:rsid w:val="009C57EA"/>
    <w:pPr>
      <w:spacing w:afterLines="0" w:after="0"/>
    </w:pPr>
    <w:rPr>
      <w:sz w:val="16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C57EA"/>
    <w:rPr>
      <w:rFonts w:ascii="Times" w:hAnsi="Times"/>
      <w:sz w:val="16"/>
      <w:lang w:val="pt-PT"/>
    </w:rPr>
  </w:style>
  <w:style w:type="character" w:styleId="FootnoteReference">
    <w:name w:val="footnote reference"/>
    <w:basedOn w:val="DefaultParagraphFont"/>
    <w:uiPriority w:val="99"/>
    <w:unhideWhenUsed/>
    <w:rsid w:val="003260A2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3260A2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6438"/>
    <w:rPr>
      <w:rFonts w:ascii="Times" w:hAnsi="Times"/>
      <w:sz w:val="24"/>
      <w:szCs w:val="24"/>
      <w:lang w:val="pt-PT"/>
    </w:rPr>
  </w:style>
  <w:style w:type="character" w:styleId="PageNumber">
    <w:name w:val="page number"/>
    <w:basedOn w:val="DefaultParagraphFont"/>
    <w:uiPriority w:val="99"/>
    <w:unhideWhenUsed/>
    <w:rsid w:val="00E964FB"/>
    <w:rPr>
      <w:sz w:val="16"/>
    </w:rPr>
  </w:style>
  <w:style w:type="paragraph" w:styleId="Header">
    <w:name w:val="header"/>
    <w:basedOn w:val="Normal"/>
    <w:link w:val="HeaderCha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438"/>
    <w:rPr>
      <w:rFonts w:ascii="Times" w:hAnsi="Times"/>
      <w:sz w:val="24"/>
      <w:szCs w:val="24"/>
      <w:lang w:val="pt-PT"/>
    </w:rPr>
  </w:style>
  <w:style w:type="paragraph" w:styleId="Title">
    <w:name w:val="Title"/>
    <w:basedOn w:val="Heading1"/>
    <w:next w:val="Normal"/>
    <w:link w:val="TitleChar"/>
    <w:rsid w:val="003F27BE"/>
    <w:rPr>
      <w:sz w:val="24"/>
      <w:szCs w:val="24"/>
    </w:rPr>
  </w:style>
  <w:style w:type="character" w:customStyle="1" w:styleId="TitleChar">
    <w:name w:val="Title Char"/>
    <w:basedOn w:val="DefaultParagraphFont"/>
    <w:link w:val="Title"/>
    <w:rsid w:val="003F27BE"/>
    <w:rPr>
      <w:rFonts w:ascii="Times" w:eastAsia="ＭＳ ゴシック" w:hAnsi="Times"/>
      <w:b/>
      <w:bCs/>
      <w:sz w:val="24"/>
      <w:szCs w:val="24"/>
      <w:lang w:val="pt-PT"/>
    </w:rPr>
  </w:style>
  <w:style w:type="paragraph" w:styleId="BalloonText">
    <w:name w:val="Balloon Text"/>
    <w:basedOn w:val="Normal"/>
    <w:link w:val="BalloonTextChar"/>
    <w:rsid w:val="006F306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6F3068"/>
    <w:rPr>
      <w:rFonts w:ascii="Lucida Grande" w:hAnsi="Lucida Grande" w:cs="Lucida Grande"/>
      <w:sz w:val="18"/>
      <w:szCs w:val="18"/>
      <w:lang w:val="pt-PT"/>
    </w:rPr>
  </w:style>
  <w:style w:type="table" w:styleId="LightShading">
    <w:name w:val="Light Shading"/>
    <w:basedOn w:val="TableNormal"/>
    <w:rsid w:val="0061476F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MediumList1">
    <w:name w:val="Medium List 1"/>
    <w:basedOn w:val="TableNormal"/>
    <w:rsid w:val="0061476F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rsid w:val="00322CAB"/>
    <w:pPr>
      <w:ind w:left="720"/>
      <w:contextualSpacing/>
    </w:pPr>
  </w:style>
  <w:style w:type="paragraph" w:styleId="Quote">
    <w:name w:val="Quote"/>
    <w:basedOn w:val="Normal"/>
    <w:next w:val="Normal"/>
    <w:link w:val="QuoteChar"/>
    <w:rsid w:val="006D4CB4"/>
    <w:pPr>
      <w:spacing w:line="480" w:lineRule="auto"/>
      <w:ind w:left="720"/>
    </w:pPr>
    <w:rPr>
      <w:iCs/>
      <w:color w:val="000000" w:themeColor="text1"/>
      <w:lang w:val="en-US"/>
    </w:rPr>
  </w:style>
  <w:style w:type="character" w:customStyle="1" w:styleId="QuoteChar">
    <w:name w:val="Quote Char"/>
    <w:basedOn w:val="DefaultParagraphFont"/>
    <w:link w:val="Quote"/>
    <w:rsid w:val="006D4CB4"/>
    <w:rPr>
      <w:rFonts w:ascii="Times" w:hAnsi="Times"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rsid w:val="007E572D"/>
    <w:rPr>
      <w:rFonts w:ascii="Times" w:hAnsi="Times"/>
      <w:b/>
      <w:lang w:val="pt-PT"/>
    </w:rPr>
  </w:style>
  <w:style w:type="character" w:customStyle="1" w:styleId="Heading5Char">
    <w:name w:val="Heading 5 Char"/>
    <w:basedOn w:val="DefaultParagraphFont"/>
    <w:link w:val="Heading5"/>
    <w:rsid w:val="0080469A"/>
    <w:rPr>
      <w:rFonts w:ascii="Times" w:hAnsi="Times"/>
      <w:b/>
      <w:lang w:val="pt-PT"/>
    </w:rPr>
  </w:style>
  <w:style w:type="character" w:styleId="FollowedHyperlink">
    <w:name w:val="FollowedHyperlink"/>
    <w:basedOn w:val="DefaultParagraphFont"/>
    <w:rsid w:val="00847C9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153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6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89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hyperlink" Target="mailto:et-8@ualg.pt" TargetMode="External"/><Relationship Id="rId15" Type="http://schemas.openxmlformats.org/officeDocument/2006/relationships/hyperlink" Target="http://www.apastyle.org" TargetMode="External"/><Relationship Id="rId16" Type="http://schemas.openxmlformats.org/officeDocument/2006/relationships/hyperlink" Target="mailto:et-8@ualg.pt" TargetMode="External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fontTable" Target="fontTab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et-8.ualg.p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1</Pages>
  <Words>2436</Words>
  <Characters>12842</Characters>
  <Application>Microsoft Macintosh Word</Application>
  <DocSecurity>0</DocSecurity>
  <Lines>271</Lines>
  <Paragraphs>10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9</vt:i4>
      </vt:variant>
    </vt:vector>
  </HeadingPairs>
  <TitlesOfParts>
    <vt:vector size="20" baseType="lpstr">
      <vt:lpstr>Modelo e Instruções para os Artigos das Atas do 6ET</vt:lpstr>
      <vt:lpstr>Modelo de Artigo para as Actas do 8.º Encontro de Tipografia:</vt:lpstr>
      <vt:lpstr>Título do artigo</vt:lpstr>
      <vt:lpstr>        Resumo</vt:lpstr>
      <vt:lpstr>        Abstract</vt:lpstr>
      <vt:lpstr>        Palavras-chave</vt:lpstr>
      <vt:lpstr>        Keywords</vt:lpstr>
      <vt:lpstr>    Introdução</vt:lpstr>
      <vt:lpstr>    Secções do artigo</vt:lpstr>
      <vt:lpstr>    Estilos e formatação do texto</vt:lpstr>
      <vt:lpstr>        Títulos de Nível 1, 2 e 3 (Estrutura e Secções do Artigo)</vt:lpstr>
      <vt:lpstr>        Títulos de Nível 5 (Nomes dos autores)</vt:lpstr>
      <vt:lpstr>        Normal (corpo de texto da comunicação)</vt:lpstr>
      <vt:lpstr>        Imagens (Figuras) e Gráficos</vt:lpstr>
      <vt:lpstr>        Tabelas</vt:lpstr>
      <vt:lpstr>        Legendas e meta informação (rodapés e numeração)</vt:lpstr>
      <vt:lpstr>        Citações, citações breves, citações extensas ou em bloco (block quotation)</vt:lpstr>
      <vt:lpstr>        Resumo dos estilos de formatação</vt:lpstr>
      <vt:lpstr>    Conclusão</vt:lpstr>
      <vt:lpstr>    Referências</vt:lpstr>
    </vt:vector>
  </TitlesOfParts>
  <Manager/>
  <Company>Universidade de Algarve</Company>
  <LinksUpToDate>false</LinksUpToDate>
  <CharactersWithSpaces>15197</CharactersWithSpaces>
  <SharedDoc>false</SharedDoc>
  <HyperlinkBase/>
  <HLinks>
    <vt:vector size="24" baseType="variant">
      <vt:variant>
        <vt:i4>2097216</vt:i4>
      </vt:variant>
      <vt:variant>
        <vt:i4>24</vt:i4>
      </vt:variant>
      <vt:variant>
        <vt:i4>0</vt:i4>
      </vt:variant>
      <vt:variant>
        <vt:i4>5</vt:i4>
      </vt:variant>
      <vt:variant>
        <vt:lpwstr>http://www.ua.pt/sbidm/biblioteca/ReadObject.aspx?obj=15944</vt:lpwstr>
      </vt:variant>
      <vt:variant>
        <vt:lpwstr/>
      </vt:variant>
      <vt:variant>
        <vt:i4>6160426</vt:i4>
      </vt:variant>
      <vt:variant>
        <vt:i4>21</vt:i4>
      </vt:variant>
      <vt:variant>
        <vt:i4>0</vt:i4>
      </vt:variant>
      <vt:variant>
        <vt:i4>5</vt:i4>
      </vt:variant>
      <vt:variant>
        <vt:lpwstr>http://www.ua.pt/sbidm/biblioteca/PageImage.aspx?id=12012</vt:lpwstr>
      </vt:variant>
      <vt:variant>
        <vt:lpwstr/>
      </vt:variant>
      <vt:variant>
        <vt:i4>8257582</vt:i4>
      </vt:variant>
      <vt:variant>
        <vt:i4>0</vt:i4>
      </vt:variant>
      <vt:variant>
        <vt:i4>0</vt:i4>
      </vt:variant>
      <vt:variant>
        <vt:i4>5</vt:i4>
      </vt:variant>
      <vt:variant>
        <vt:lpwstr>http://entipografia.web.ua.pt/</vt:lpwstr>
      </vt:variant>
      <vt:variant>
        <vt:lpwstr/>
      </vt:variant>
      <vt:variant>
        <vt:i4>4849741</vt:i4>
      </vt:variant>
      <vt:variant>
        <vt:i4>0</vt:i4>
      </vt:variant>
      <vt:variant>
        <vt:i4>0</vt:i4>
      </vt:variant>
      <vt:variant>
        <vt:i4>5</vt:i4>
      </vt:variant>
      <vt:variant>
        <vt:lpwstr>http://entipografia.web.ua.pt/actas.htm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lo e Instruções para os Artigos das Actas do 8ET</dc:title>
  <dc:subject>Artigo, Atas, 8ET</dc:subject>
  <dc:creator>UALG</dc:creator>
  <cp:keywords>Typography, Typeface Design, Education,  </cp:keywords>
  <dc:description>Mais infromações no site da conferência. Additional informations on the conference website: et-8@ualg.pt</dc:description>
  <cp:lastModifiedBy>Joana  Lessa</cp:lastModifiedBy>
  <cp:revision>6</cp:revision>
  <cp:lastPrinted>2017-05-14T13:05:00Z</cp:lastPrinted>
  <dcterms:created xsi:type="dcterms:W3CDTF">2017-05-14T12:41:00Z</dcterms:created>
  <dcterms:modified xsi:type="dcterms:W3CDTF">2017-05-14T13:06:00Z</dcterms:modified>
  <cp:category>Academic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pedamado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